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0A0AF3DD" w:rsidR="00D767D6" w:rsidRDefault="00D767D6">
      <w:r>
        <w:t>John S. McCaskill</w:t>
      </w:r>
      <w:r w:rsidR="008C1006">
        <w:t xml:space="preserve"> and Norman H. Packard</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1C28815D"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16545846" w:rsidR="00313967"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r w:rsidR="00374998">
        <w:t xml:space="preserve">However, </w:t>
      </w:r>
      <w:r w:rsidR="00DF5C4C">
        <w:t>testing has not borne out the thesis that a large enough fraction of the population</w:t>
      </w:r>
    </w:p>
    <w:p w14:paraId="13F97541" w14:textId="19D2212C" w:rsidR="00313967" w:rsidRDefault="00313967" w:rsidP="009C03BC">
      <w:pPr>
        <w:jc w:val="both"/>
      </w:pPr>
    </w:p>
    <w:p w14:paraId="710FCC79" w14:textId="4D86B4AD" w:rsidR="00374998" w:rsidRPr="00374998" w:rsidRDefault="00783CA3" w:rsidP="00374998">
      <w:pPr>
        <w:jc w:val="both"/>
      </w:pPr>
      <w:r>
        <w:t xml:space="preserve">The data for different countries, shown in Figure 1, display strikingly different epidemiological dynamics.  The cumulative case count curves shown in Figs 1A and 1C have long linear regions (shown with a simple three-segment piecewise linear fit superimposed on the data), which correspond to broadened peaks in the daily data shown in Figs 1B and 1C, uncharacteristic of the classical epidemiological models.  Data for Fig. 1 </w:t>
      </w:r>
      <w:del w:id="0" w:author="Norman Packard" w:date="2020-08-20T00:27:00Z">
        <w:r w:rsidR="00313967" w:rsidRPr="00374998" w:rsidDel="00783CA3">
          <w:rPr>
            <w:rPrChange w:id="1" w:author="John McCaskill" w:date="2020-08-24T07:10:00Z">
              <w:rPr>
                <w:sz w:val="22"/>
                <w:szCs w:val="22"/>
              </w:rPr>
            </w:rPrChange>
          </w:rPr>
          <w:delText xml:space="preserve">The USA and Brazil have not had a consistent or effective communication of information about the disease, but the response is still effectively piecewise linear as expected from the cautionary model, like the more dampening Russian response. Data </w:delText>
        </w:r>
      </w:del>
      <w:r w:rsidR="00313967" w:rsidRPr="00374998">
        <w:rPr>
          <w:rPrChange w:id="2" w:author="John McCaskill" w:date="2020-08-24T07:10:00Z">
            <w:rPr>
              <w:sz w:val="22"/>
              <w:szCs w:val="22"/>
            </w:rPr>
          </w:rPrChange>
        </w:rPr>
        <w:t xml:space="preserve">is taken from John Hopkins University compilation and averaged over 7 days to remove weekly oscillations in </w:t>
      </w:r>
      <w:commentRangeStart w:id="3"/>
      <w:r w:rsidR="00313967" w:rsidRPr="00374998">
        <w:rPr>
          <w:rPrChange w:id="4" w:author="John McCaskill" w:date="2020-08-24T07:10:00Z">
            <w:rPr>
              <w:sz w:val="22"/>
              <w:szCs w:val="22"/>
            </w:rPr>
          </w:rPrChange>
        </w:rPr>
        <w:t>reporting</w:t>
      </w:r>
      <w:commentRangeEnd w:id="3"/>
      <w:r w:rsidR="00406BA4" w:rsidRPr="00374998">
        <w:commentReference w:id="3"/>
      </w:r>
      <w:r w:rsidR="00313967" w:rsidRPr="00374998">
        <w:t xml:space="preserve">. </w:t>
      </w:r>
      <w:r w:rsidR="00374998" w:rsidRPr="00374998">
        <w:t xml:space="preserve">The USA and Brazil </w:t>
      </w:r>
      <w:r w:rsidR="00374998">
        <w:t>for example show complex responses</w:t>
      </w:r>
      <w:r w:rsidR="00374998" w:rsidRPr="00374998">
        <w:t>, but the response is still effectively piecewise linear as expected from the cautionary model, like the more dampening Russian response. Note that second waves of infection, affecting Spain in A, and to a lesser extent France and Germany, which depart from linearity, are also predicted in the more differentiated SC3EI3R version of the cautionary model.</w:t>
      </w:r>
    </w:p>
    <w:p w14:paraId="10EE2E0B" w14:textId="06243506" w:rsidR="00406BA4" w:rsidRDefault="00406BA4" w:rsidP="009C03BC">
      <w:pPr>
        <w:jc w:val="both"/>
        <w:rPr>
          <w:ins w:id="5" w:author="Norman Packard" w:date="2020-08-20T00:32:00Z"/>
          <w:sz w:val="22"/>
          <w:szCs w:val="22"/>
        </w:rPr>
      </w:pPr>
    </w:p>
    <w:p w14:paraId="1714C41B" w14:textId="69C945E5" w:rsidR="00313967" w:rsidRPr="00783CA3" w:rsidDel="00783CA3" w:rsidRDefault="00313967" w:rsidP="00783CA3">
      <w:pPr>
        <w:jc w:val="both"/>
        <w:rPr>
          <w:del w:id="6" w:author="Norman Packard" w:date="2020-08-20T00:30:00Z"/>
          <w:rPrChange w:id="7" w:author="Norman Packard" w:date="2020-08-20T00:28:00Z">
            <w:rPr>
              <w:del w:id="8" w:author="Norman Packard" w:date="2020-08-20T00:30:00Z"/>
              <w:sz w:val="22"/>
              <w:szCs w:val="22"/>
            </w:rPr>
          </w:rPrChange>
        </w:rPr>
      </w:pPr>
      <w:del w:id="9" w:author="Norman Packard" w:date="2020-08-20T00:33:00Z">
        <w:r w:rsidDel="00406BA4">
          <w:rPr>
            <w:sz w:val="22"/>
            <w:szCs w:val="22"/>
          </w:rPr>
          <w:delText xml:space="preserve">The data is fitted with a simple 3-segment piecewise linear fit. </w:delText>
        </w:r>
      </w:del>
      <w:del w:id="10" w:author="Norman Packard" w:date="2020-08-20T00:29:00Z">
        <w:r w:rsidDel="00783CA3">
          <w:rPr>
            <w:sz w:val="22"/>
            <w:szCs w:val="22"/>
          </w:rPr>
          <w:delText>Note that second waves of infection, affecting Spain in A, and to a lesser extent France and Germany, which depart from linearity, are also predicted in the more differentiated SC3EI3R version of the cautionary model.</w:delText>
        </w:r>
      </w:del>
    </w:p>
    <w:p w14:paraId="6E1578B0" w14:textId="77777777" w:rsidR="00313967" w:rsidRDefault="00313967" w:rsidP="009C03BC">
      <w:pPr>
        <w:jc w:val="both"/>
        <w:rPr>
          <w:ins w:id="11" w:author="Norman Packard" w:date="2020-08-20T00:19:00Z"/>
        </w:rPr>
      </w:pPr>
    </w:p>
    <w:p w14:paraId="43E29570" w14:textId="4C41B9D1" w:rsidR="00E626CB" w:rsidRDefault="00E626CB" w:rsidP="009C03BC">
      <w:pPr>
        <w:jc w:val="both"/>
      </w:pPr>
      <w:r>
        <w:lastRenderedPageBreak/>
        <w:t xml:space="preserve">Contemplating the </w:t>
      </w:r>
      <w:r w:rsidR="00CF1226">
        <w:t xml:space="preserve">early </w:t>
      </w:r>
      <w:r>
        <w:t>linear global data</w:t>
      </w:r>
      <w:r w:rsidR="00CF1226">
        <w:t xml:space="preserve">, </w:t>
      </w:r>
      <w:r>
        <w:t>see Fig. 1</w:t>
      </w:r>
      <w:ins w:id="12" w:author="Norman Packard" w:date="2020-08-20T00:20:00Z">
        <w:r w:rsidR="00313967">
          <w:t>A and 1C</w:t>
        </w:r>
      </w:ins>
      <w:r>
        <w:t>, the author</w:t>
      </w:r>
      <w:ins w:id="13" w:author="Norman Packard" w:date="2020-08-20T00:20:00Z">
        <w:r w:rsidR="00313967">
          <w:t>s</w:t>
        </w:r>
      </w:ins>
      <w:r>
        <w:t xml:space="preserve"> </w:t>
      </w:r>
      <w:del w:id="14" w:author="Norman Packard" w:date="2020-08-20T00:20:00Z">
        <w:r w:rsidDel="00313967">
          <w:delText xml:space="preserve">was </w:delText>
        </w:r>
      </w:del>
      <w:ins w:id="15" w:author="Norman Packard" w:date="2020-08-20T00:20:00Z">
        <w:r w:rsidR="00313967">
          <w:t xml:space="preserve">were </w:t>
        </w:r>
      </w:ins>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B16E3E">
        <w:instrText xml:space="preserve"> ADDIN EN.CITE &lt;EndNote&gt;&lt;Cite&gt;&lt;Author&gt;Yin&lt;/Author&gt;&lt;Year&gt;2018&lt;/Year&gt;&lt;RecNum&gt;26&lt;/RecNum&gt;&lt;DisplayText&gt;[25, 26]&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B16E3E">
        <w:rPr>
          <w:noProof/>
        </w:rPr>
        <w:t>[25, 26]</w:t>
      </w:r>
      <w:r w:rsidR="000A5FD6">
        <w:fldChar w:fldCharType="end"/>
      </w:r>
      <w:r>
        <w:t>. The fundamental reason for this is specific 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B16E3E">
        <w:instrText xml:space="preserve"> ADDIN EN.CITE &lt;EndNote&gt;&lt;Cite&gt;&lt;Author&gt;Biebricher&lt;/Author&gt;&lt;Year&gt;1983&lt;/Year&gt;&lt;RecNum&gt;27&lt;/RecNum&gt;&lt;DisplayText&gt;[26]&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B16E3E">
        <w:rPr>
          <w:noProof/>
        </w:rPr>
        <w:t>[26]</w:t>
      </w:r>
      <w:r w:rsidR="00B16E3E">
        <w:fldChar w:fldCharType="end"/>
      </w:r>
      <w:r w:rsidR="006978B2">
        <w:t xml:space="preserve">. This is, like the nesting site limitation in bird populations, </w:t>
      </w:r>
      <w:ins w:id="16" w:author="Norman Packard" w:date="2020-08-20T00:20:00Z">
        <w:r w:rsidR="00313967">
          <w:t xml:space="preserve">has </w:t>
        </w:r>
      </w:ins>
      <w:r w:rsidR="006978B2">
        <w:t xml:space="preserve">a straightforward </w:t>
      </w:r>
      <w:del w:id="17" w:author="Norman Packard" w:date="2020-08-20T00:20:00Z">
        <w:r w:rsidR="006978B2" w:rsidDel="00313967">
          <w:delText>thing</w:delText>
        </w:r>
      </w:del>
      <w:ins w:id="18" w:author="Norman Packard" w:date="2020-08-20T00:20:00Z">
        <w:r w:rsidR="00313967">
          <w:t>explanation</w:t>
        </w:r>
      </w:ins>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ins w:id="19" w:author="Norman Packard" w:date="2020-08-20T00:21:00Z">
        <w:r w:rsidR="00313967">
          <w:t>s</w:t>
        </w:r>
      </w:ins>
      <w:r w:rsidR="00591EE7">
        <w:t xml:space="preserve"> </w:t>
      </w:r>
      <w:del w:id="20" w:author="Norman Packard" w:date="2020-08-20T00:21:00Z">
        <w:r w:rsidR="00591EE7" w:rsidDel="00313967">
          <w:delText xml:space="preserve">wondered if </w:delText>
        </w:r>
      </w:del>
      <w:ins w:id="21" w:author="Norman Packard" w:date="2020-08-20T00:21:00Z">
        <w:r w:rsidR="00313967">
          <w:t xml:space="preserve">propose </w:t>
        </w:r>
      </w:ins>
      <w:r w:rsidR="00591EE7">
        <w:t xml:space="preserve">a </w:t>
      </w:r>
      <w:r w:rsidR="009B7339">
        <w:t>related</w:t>
      </w:r>
      <w:r w:rsidR="00591EE7">
        <w:t xml:space="preserve"> mechanism </w:t>
      </w:r>
      <w:ins w:id="22" w:author="Norman Packard" w:date="2020-08-20T00:21:00Z">
        <w:r w:rsidR="00313967">
          <w:t xml:space="preserve">that can </w:t>
        </w:r>
      </w:ins>
      <w:del w:id="23" w:author="Norman Packard" w:date="2020-08-20T00:21:00Z">
        <w:r w:rsidR="00591EE7" w:rsidDel="00313967">
          <w:delText xml:space="preserve">could </w:delText>
        </w:r>
      </w:del>
      <w:r w:rsidR="00591EE7">
        <w:t>account for the observed linear growth phase</w:t>
      </w:r>
      <w:r w:rsidR="00F51803">
        <w:t>s</w:t>
      </w:r>
      <w:r w:rsidR="00591EE7">
        <w:t xml:space="preserve"> for Covid-19 in societies shown in Fig. 1</w:t>
      </w:r>
      <w:ins w:id="24" w:author="Norman Packard" w:date="2020-08-20T00:22:00Z">
        <w:r w:rsidR="00783CA3">
          <w:t xml:space="preserve"> A and C</w:t>
        </w:r>
      </w:ins>
      <w:r w:rsidR="00591EE7">
        <w:t>.</w:t>
      </w:r>
    </w:p>
    <w:p w14:paraId="2E9DE14F" w14:textId="79D96990" w:rsidR="009C70C1" w:rsidRDefault="009C70C1" w:rsidP="009C03BC">
      <w:pPr>
        <w:jc w:val="both"/>
      </w:pPr>
    </w:p>
    <w:p w14:paraId="24B3BFA9" w14:textId="3817D4C5"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w:t>
      </w:r>
      <w:r w:rsidR="00B16E3E">
        <w:t xml:space="preserve">S(E)IR </w:t>
      </w:r>
      <w:r>
        <w:t xml:space="preserve">models in the following way. </w:t>
      </w:r>
      <w:r w:rsidR="00B9464A">
        <w:t>W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B9464A">
        <w:t xml:space="preserve">&lt;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I in the </w:t>
      </w:r>
      <w:r w:rsidR="00D57DEA">
        <w:t>SIR model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12B20A9"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proportional to the product of their densities in the population (as in the law of mass action for chemical interactions), as well as a reverse transition from cautious individuals to individuals acting unaffectedly, proportional to the density 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this </w:t>
      </w:r>
      <w:r w:rsidR="00F639C0">
        <w:t>first approach</w:t>
      </w:r>
      <w:r w:rsidR="0024322C">
        <w:t xml:space="preserve">, </w:t>
      </w:r>
      <w:r w:rsidR="00895D36">
        <w:t xml:space="preserve">we do not distinguish between cautious and </w:t>
      </w:r>
      <w:r w:rsidR="00F639C0">
        <w:t>non-</w:t>
      </w:r>
      <w:r w:rsidR="00895D36">
        <w:t xml:space="preserve">cautious exposed or infected individuals I. </w:t>
      </w:r>
      <w:r w:rsidR="0024322C">
        <w:t>We have tested the impact of making this distinction 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5EF857B8" w:rsidR="004200C1" w:rsidRDefault="00F639C0" w:rsidP="004200C1">
      <w:pPr>
        <w:jc w:val="both"/>
        <w:rPr>
          <w:rFonts w:eastAsiaTheme="minorEastAsia"/>
        </w:rPr>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proofErr w:type="spellStart"/>
      <w:r w:rsidR="00760B56">
        <w:rPr>
          <w:rFonts w:eastAsiaTheme="minorEastAsia"/>
        </w:rPr>
        <w:t>endogeneous</w:t>
      </w:r>
      <w:proofErr w:type="spellEnd"/>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 xml:space="preserve">describes the sharpness of the transition. While this may be required to fit accurately the </w:t>
      </w:r>
      <w:r>
        <w:rPr>
          <w:rFonts w:eastAsiaTheme="minorEastAsia"/>
        </w:rPr>
        <w:lastRenderedPageBreak/>
        <w:t>sudden press 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4200C1">
        <w:rPr>
          <w:rFonts w:eastAsiaTheme="minorEastAsia"/>
        </w:rPr>
        <w:instrText xml:space="preserve"> ADDIN EN.CITE &lt;EndNote&gt;&lt;Cite&gt;&lt;Author&gt;Richard Eiser&lt;/Author&gt;&lt;Year&gt;2012&lt;/Year&gt;&lt;RecNum&gt;29&lt;/RecNum&gt;&lt;DisplayText&gt;[27]&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4200C1">
        <w:rPr>
          <w:rFonts w:eastAsiaTheme="minorEastAsia"/>
          <w:noProof/>
        </w:rPr>
        <w:t>[27]</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18B7473"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 xml:space="preserve"> and south Africa)</w:t>
      </w:r>
      <w:r>
        <w:t xml:space="preserve">, the </w:t>
      </w:r>
      <w:r w:rsidR="001D3AEF">
        <w:t>other</w:t>
      </w:r>
      <w:r>
        <w:t xml:space="preserve"> </w:t>
      </w:r>
      <w:r w:rsidR="00B15680">
        <w:t>largest Covid-19 epidemic</w:t>
      </w:r>
      <w:r>
        <w:t xml:space="preserve"> countries </w:t>
      </w:r>
      <w:r w:rsidR="001D3AEF">
        <w:t xml:space="preserve">in Fig. 1B </w:t>
      </w:r>
      <w:r w:rsidR="00B15680">
        <w:t>also demonstrate an extended linear saturation response (two such phases with differing degrees of caution regulation are visible in the US data).</w:t>
      </w:r>
      <w:r w:rsidR="001D3AEF">
        <w:t xml:space="preserve"> </w:t>
      </w:r>
    </w:p>
    <w:p w14:paraId="0BA0CB22" w14:textId="241A3606" w:rsidR="00760B56" w:rsidRDefault="00760B56" w:rsidP="009C03BC">
      <w:pPr>
        <w:jc w:val="both"/>
      </w:pPr>
    </w:p>
    <w:p w14:paraId="3B8D7BCE" w14:textId="3E9BB4DD"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 xml:space="preserve">modelling package </w:t>
      </w:r>
      <w:proofErr w:type="spellStart"/>
      <w:r w:rsidR="00B81293">
        <w:t>GomPy</w:t>
      </w:r>
      <w:proofErr w:type="spellEnd"/>
      <w:r w:rsidR="00B81293">
        <w:t xml:space="preserve"> (with its interface to SciPy)</w:t>
      </w:r>
      <w:r w:rsidR="000A5341">
        <w:t xml:space="preserve"> for convenience</w:t>
      </w:r>
      <w:r w:rsidR="00B81293">
        <w:t xml:space="preserve">. </w:t>
      </w:r>
      <w:r w:rsidR="00CE45E7">
        <w:t>Fig. 3 shows the range of epidemic responses in the number of daily cases for the caution extensions to the simple (SEIR) and hospital differentiated (SEI3R</w:t>
      </w:r>
      <w:r w:rsidR="00D30CA0">
        <w:t>)</w:t>
      </w:r>
      <w:r w:rsidR="00CE45E7">
        <w:t xml:space="preserve"> models </w:t>
      </w:r>
      <w:r w:rsidR="00B81293">
        <w:t xml:space="preserve">for representative variation of the three caution parameters about typical values. </w:t>
      </w:r>
      <w:r w:rsidR="00837C60">
        <w:t>Note that the second of the caution extensions (</w:t>
      </w:r>
      <w:r w:rsidR="00D30CA0">
        <w:t>S3EIR</w:t>
      </w:r>
      <w:r w:rsidR="00837C60">
        <w:t xml:space="preserve">columns 2 and 4), which includes caution for exposed and infected individuals, strengthens the caution response </w:t>
      </w:r>
      <w:proofErr w:type="gramStart"/>
      <w:r w:rsidR="00837C60">
        <w:t>and also</w:t>
      </w:r>
      <w:proofErr w:type="gramEnd"/>
      <w:r w:rsidR="00837C60">
        <w:t xml:space="preserve"> predicts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seen for 194 countries in the JHU data. Note that in Fig. 3, showing daily not cumulative cases as in Fig. 1, the linear phase of growth corresponds to constant daily cases.</w:t>
      </w:r>
    </w:p>
    <w:p w14:paraId="737AAA14" w14:textId="3B5548E3" w:rsidR="000A5341" w:rsidRDefault="000A5341" w:rsidP="009C03BC">
      <w:pPr>
        <w:jc w:val="both"/>
      </w:pPr>
    </w:p>
    <w:p w14:paraId="514D6AD6" w14:textId="196A40D9"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proofErr w:type="gramStart"/>
      <w:r w:rsidR="00707395">
        <w:t>taking into account</w:t>
      </w:r>
      <w:proofErr w:type="gramEnd"/>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proofErr w:type="gramStart"/>
      <w:r w:rsidR="00707395">
        <w:t>all of</w:t>
      </w:r>
      <w:proofErr w:type="gramEnd"/>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w:t>
      </w:r>
      <w:r w:rsidR="00006C70">
        <w:lastRenderedPageBreak/>
        <w:t>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3AEA9FF"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E626CB">
        <w:t>the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204E19AD"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w:t>
      </w:r>
      <w:r w:rsidR="00D5526F">
        <w:lastRenderedPageBreak/>
        <w:t>regulation process that we describe in this paper. Examples of this include Germany, Australia, South Korea, Switzerland and many other states.</w:t>
      </w:r>
      <w:r w:rsidR="00E76A30">
        <w:t xml:space="preserve"> This response is no guarantee for containment with both model and recent data showing second waves of infection.</w:t>
      </w:r>
    </w:p>
    <w:p w14:paraId="6F3BB519" w14:textId="609F6336" w:rsidR="00E76A30" w:rsidRDefault="00E76A30" w:rsidP="007D1E71">
      <w:pPr>
        <w:jc w:val="both"/>
      </w:pPr>
    </w:p>
    <w:p w14:paraId="5DADF471" w14:textId="4A9E5EA7" w:rsidR="00E76A30" w:rsidRDefault="00E76A30" w:rsidP="007D1E71">
      <w:pPr>
        <w:jc w:val="both"/>
      </w:pPr>
      <w:r>
        <w:t>Perhaps it will be possible for the human population to modulate its cautionary response using widespread information about the negative repercussions of the relaxation of caution. It is the authors view however that until a viable vaccine is found,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5120AA7" w:rsidR="00E76A30" w:rsidRDefault="00E76A30" w:rsidP="007D1E71">
      <w:pPr>
        <w:jc w:val="both"/>
      </w:pPr>
      <w:r>
        <w:t xml:space="preserve">The authors wish to acknowledge the support </w:t>
      </w:r>
      <w:r w:rsidR="00CB4CC3">
        <w:t xml:space="preserve">of the European Centre for Living Technology, and the access to Covid-19 data compiled by Johns Hopkins University and …. The authors wish to thank those authors who made their modelling software examples available on </w:t>
      </w:r>
      <w:proofErr w:type="spellStart"/>
      <w:r w:rsidR="00CB4CC3">
        <w:t>github</w:t>
      </w:r>
      <w:proofErr w:type="spellEnd"/>
      <w:proofErr w:type="gramStart"/>
      <w:r w:rsidR="00CB4CC3">
        <w:t>, in particular, Dr. Alison</w:t>
      </w:r>
      <w:proofErr w:type="gramEnd"/>
      <w:r w:rsidR="00CB4CC3">
        <w:t xml:space="preserve"> and the authors of the </w:t>
      </w:r>
      <w:proofErr w:type="spellStart"/>
      <w:r w:rsidR="00CB4CC3">
        <w:t>GomPy</w:t>
      </w:r>
      <w:proofErr w:type="spellEnd"/>
      <w:r w:rsidR="00CB4CC3">
        <w:t xml:space="preserve"> package for conveniently assembling a modelling framework that allows also a ready extension to stochastic modelling (not employed in this paper). </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E029E4" w:rsidRDefault="00E029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E029E4" w:rsidRDefault="00E029E4"/>
                  </w:txbxContent>
                </v:textbox>
              </v:shape>
            </w:pict>
          </mc:Fallback>
        </mc:AlternateContent>
      </w:r>
      <w:r w:rsidR="00D5526F" w:rsidRPr="000702F7">
        <w:rPr>
          <w:b/>
          <w:bCs/>
        </w:rPr>
        <w:t>Figures</w:t>
      </w:r>
    </w:p>
    <w:p w14:paraId="452442B6" w14:textId="4CC0C871" w:rsidR="00F63C94" w:rsidRDefault="00904403">
      <w:r w:rsidRPr="00904403">
        <w:rPr>
          <w:noProof/>
        </w:rPr>
        <w:t xml:space="preserve"> </w:t>
      </w:r>
    </w:p>
    <w:p w14:paraId="52977A35" w14:textId="0B6174FF" w:rsidR="00831BED" w:rsidRDefault="00313967" w:rsidP="00130C34">
      <w:pPr>
        <w:ind w:firstLine="142"/>
      </w:pPr>
      <w:ins w:id="25" w:author="Norman Packard" w:date="2020-08-20T00:12:00Z">
        <w:r>
          <w:rPr>
            <w:noProof/>
          </w:rPr>
          <w:drawing>
            <wp:inline distT="0" distB="0" distL="0" distR="0" wp14:anchorId="34D2056C" wp14:editId="78A0D2B8">
              <wp:extent cx="5727700" cy="3736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1">
                        <a:extLst>
                          <a:ext uri="{28A0092B-C50C-407E-A947-70E740481C1C}">
                            <a14:useLocalDpi xmlns:a14="http://schemas.microsoft.com/office/drawing/2010/main" val="0"/>
                          </a:ext>
                        </a:extLst>
                      </a:blip>
                      <a:stretch>
                        <a:fillRect/>
                      </a:stretch>
                    </pic:blipFill>
                    <pic:spPr>
                      <a:xfrm>
                        <a:off x="0" y="0"/>
                        <a:ext cx="5727700" cy="3736340"/>
                      </a:xfrm>
                      <a:prstGeom prst="rect">
                        <a:avLst/>
                      </a:prstGeom>
                    </pic:spPr>
                  </pic:pic>
                </a:graphicData>
              </a:graphic>
            </wp:inline>
          </w:drawing>
        </w:r>
      </w:ins>
    </w:p>
    <w:p w14:paraId="285B2E7E" w14:textId="26789E70" w:rsidR="003E6BA5" w:rsidRDefault="00D5526F" w:rsidP="00B05583">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ins w:id="26" w:author="Norman Packard" w:date="2020-08-19T23:48:00Z">
        <w:r w:rsidR="003E6BA5">
          <w:rPr>
            <w:sz w:val="22"/>
            <w:szCs w:val="22"/>
          </w:rPr>
          <w:t xml:space="preserve"> Super</w:t>
        </w:r>
      </w:ins>
      <w:ins w:id="27" w:author="Norman Packard" w:date="2020-08-19T23:53:00Z">
        <w:r w:rsidR="003E6BA5">
          <w:rPr>
            <w:sz w:val="22"/>
            <w:szCs w:val="22"/>
          </w:rPr>
          <w:t>im</w:t>
        </w:r>
      </w:ins>
      <w:ins w:id="28" w:author="Norman Packard" w:date="2020-08-19T23:48:00Z">
        <w:r w:rsidR="003E6BA5">
          <w:rPr>
            <w:sz w:val="22"/>
            <w:szCs w:val="22"/>
          </w:rPr>
          <w:t>posed with the data is a three-segment linear fit</w:t>
        </w:r>
      </w:ins>
      <w:ins w:id="29" w:author="Norman Packard" w:date="2020-08-19T23:50:00Z">
        <w:r w:rsidR="003E6BA5">
          <w:rPr>
            <w:sz w:val="22"/>
            <w:szCs w:val="22"/>
          </w:rPr>
          <w:t xml:space="preserve"> (using the python </w:t>
        </w:r>
        <w:proofErr w:type="spellStart"/>
        <w:r w:rsidR="003E6BA5">
          <w:rPr>
            <w:sz w:val="22"/>
            <w:szCs w:val="22"/>
          </w:rPr>
          <w:t>pwlf</w:t>
        </w:r>
        <w:proofErr w:type="spellEnd"/>
        <w:r w:rsidR="003E6BA5">
          <w:rPr>
            <w:sz w:val="22"/>
            <w:szCs w:val="22"/>
          </w:rPr>
          <w:t xml:space="preserve"> module).</w:t>
        </w:r>
      </w:ins>
      <w:r w:rsidR="00B05583">
        <w:rPr>
          <w:sz w:val="22"/>
          <w:szCs w:val="22"/>
        </w:rPr>
        <w:t xml:space="preserve"> </w:t>
      </w:r>
      <w:r w:rsidR="003E6BA5">
        <w:rPr>
          <w:b/>
          <w:bCs/>
          <w:sz w:val="22"/>
          <w:szCs w:val="22"/>
        </w:rPr>
        <w:t>B)</w:t>
      </w:r>
      <w:r w:rsidR="003E6BA5">
        <w:rPr>
          <w:sz w:val="22"/>
          <w:szCs w:val="22"/>
        </w:rPr>
        <w:t xml:space="preserve"> The weekly averages of </w:t>
      </w:r>
      <w:ins w:id="30" w:author="Norman Packard" w:date="2020-08-20T00:15:00Z">
        <w:r w:rsidR="00313967">
          <w:rPr>
            <w:sz w:val="22"/>
            <w:szCs w:val="22"/>
          </w:rPr>
          <w:t>daily</w:t>
        </w:r>
      </w:ins>
      <w:ins w:id="31" w:author="Norman Packard" w:date="2020-08-20T00:16:00Z">
        <w:r w:rsidR="00313967">
          <w:rPr>
            <w:sz w:val="22"/>
            <w:szCs w:val="22"/>
          </w:rPr>
          <w:t xml:space="preserve"> </w:t>
        </w:r>
      </w:ins>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F51803">
        <w:rPr>
          <w:sz w:val="22"/>
          <w:szCs w:val="22"/>
        </w:rPr>
        <w:t xml:space="preserve">seven </w:t>
      </w:r>
      <w:r w:rsidR="00130C34">
        <w:rPr>
          <w:sz w:val="22"/>
          <w:szCs w:val="22"/>
        </w:rPr>
        <w:t>countries with largest population epidemics in the world for Covid-19 as of Aug 1 2020</w:t>
      </w:r>
      <w:ins w:id="32" w:author="Norman Packard" w:date="2020-08-19T23:50:00Z">
        <w:r w:rsidR="003E6BA5">
          <w:rPr>
            <w:sz w:val="22"/>
            <w:szCs w:val="22"/>
          </w:rPr>
          <w:t>, with the same three-segment linear fit supe</w:t>
        </w:r>
      </w:ins>
      <w:ins w:id="33" w:author="Norman Packard" w:date="2020-08-19T23:51:00Z">
        <w:r w:rsidR="003E6BA5">
          <w:rPr>
            <w:sz w:val="22"/>
            <w:szCs w:val="22"/>
          </w:rPr>
          <w:t>r</w:t>
        </w:r>
      </w:ins>
      <w:ins w:id="34" w:author="Norman Packard" w:date="2020-08-19T23:53:00Z">
        <w:r w:rsidR="003E6BA5">
          <w:rPr>
            <w:sz w:val="22"/>
            <w:szCs w:val="22"/>
          </w:rPr>
          <w:t>im</w:t>
        </w:r>
      </w:ins>
      <w:ins w:id="35" w:author="Norman Packard" w:date="2020-08-19T23:51:00Z">
        <w:r w:rsidR="003E6BA5">
          <w:rPr>
            <w:sz w:val="22"/>
            <w:szCs w:val="22"/>
          </w:rPr>
          <w:t>posed</w:t>
        </w:r>
      </w:ins>
      <w:ins w:id="36" w:author="Norman Packard" w:date="2020-08-19T23:53:00Z">
        <w:r w:rsidR="003E6B6A">
          <w:rPr>
            <w:sz w:val="22"/>
            <w:szCs w:val="22"/>
          </w:rPr>
          <w:t xml:space="preserve"> </w:t>
        </w:r>
      </w:ins>
      <w:del w:id="37" w:author="Norman Packard" w:date="2020-08-19T23:50:00Z">
        <w:r w:rsidR="00130C34" w:rsidDel="003E6BA5">
          <w:rPr>
            <w:sz w:val="22"/>
            <w:szCs w:val="22"/>
          </w:rPr>
          <w:delText>.</w:delText>
        </w:r>
      </w:del>
      <w:r w:rsidR="00130C34">
        <w:rPr>
          <w:sz w:val="22"/>
          <w:szCs w:val="22"/>
        </w:rPr>
        <w:t xml:space="preserve"> </w:t>
      </w:r>
      <w:r w:rsidR="003E6BA5">
        <w:rPr>
          <w:b/>
          <w:bCs/>
          <w:sz w:val="22"/>
          <w:szCs w:val="22"/>
        </w:rPr>
        <w:t>D</w:t>
      </w:r>
      <w:proofErr w:type="gramStart"/>
      <w:r w:rsidR="003E6BA5">
        <w:rPr>
          <w:b/>
          <w:bCs/>
          <w:sz w:val="22"/>
          <w:szCs w:val="22"/>
        </w:rPr>
        <w:t>)</w:t>
      </w:r>
      <w:r w:rsidR="003E6BA5">
        <w:rPr>
          <w:sz w:val="22"/>
          <w:szCs w:val="22"/>
        </w:rPr>
        <w:t xml:space="preserve">  The</w:t>
      </w:r>
      <w:proofErr w:type="gramEnd"/>
      <w:r w:rsidR="003E6BA5">
        <w:rPr>
          <w:sz w:val="22"/>
          <w:szCs w:val="22"/>
        </w:rPr>
        <w:t xml:space="preserve"> weekly averages of </w:t>
      </w:r>
      <w:ins w:id="38" w:author="Norman Packard" w:date="2020-08-20T00:16:00Z">
        <w:r w:rsidR="00313967">
          <w:rPr>
            <w:sz w:val="22"/>
            <w:szCs w:val="22"/>
          </w:rPr>
          <w:t xml:space="preserve">daily </w:t>
        </w:r>
      </w:ins>
      <w:r w:rsidR="003E6BA5">
        <w:rPr>
          <w:sz w:val="22"/>
          <w:szCs w:val="22"/>
        </w:rPr>
        <w:t>confirmed cases for the same European countries.</w:t>
      </w:r>
      <w:ins w:id="39" w:author="Norman Packard" w:date="2020-08-20T00:13:00Z">
        <w:r w:rsidR="00313967">
          <w:rPr>
            <w:sz w:val="22"/>
            <w:szCs w:val="22"/>
          </w:rPr>
          <w:t xml:space="preserve">  Note that the long </w:t>
        </w:r>
      </w:ins>
      <w:ins w:id="40" w:author="Norman Packard" w:date="2020-08-20T00:14:00Z">
        <w:r w:rsidR="00313967">
          <w:rPr>
            <w:sz w:val="22"/>
            <w:szCs w:val="22"/>
          </w:rPr>
          <w:t xml:space="preserve">regions of linear growth in the cumulative graphs in </w:t>
        </w:r>
      </w:ins>
      <w:ins w:id="41" w:author="Norman Packard" w:date="2020-08-20T00:15:00Z">
        <w:r w:rsidR="00313967">
          <w:rPr>
            <w:sz w:val="22"/>
            <w:szCs w:val="22"/>
          </w:rPr>
          <w:t xml:space="preserve">(A) and (C) correspond to broadened peaks in the </w:t>
        </w:r>
      </w:ins>
      <w:ins w:id="42" w:author="Norman Packard" w:date="2020-08-20T00:16:00Z">
        <w:r w:rsidR="00313967">
          <w:rPr>
            <w:sz w:val="22"/>
            <w:szCs w:val="22"/>
          </w:rPr>
          <w:t>daily case counts; these broadened peaks are</w:t>
        </w:r>
      </w:ins>
      <w:ins w:id="43" w:author="Norman Packard" w:date="2020-08-20T00:17:00Z">
        <w:r w:rsidR="00313967">
          <w:rPr>
            <w:sz w:val="22"/>
            <w:szCs w:val="22"/>
          </w:rPr>
          <w:t xml:space="preserve"> not produced by traditional SIR or SEIR models.</w:t>
        </w:r>
      </w:ins>
      <w:ins w:id="44" w:author="Norman Packard" w:date="2020-08-20T00:29:00Z">
        <w:r w:rsidR="00783CA3">
          <w:rPr>
            <w:sz w:val="22"/>
            <w:szCs w:val="22"/>
          </w:rPr>
          <w:t xml:space="preserve"> </w:t>
        </w:r>
      </w:ins>
      <w:ins w:id="45" w:author="Norman Packard" w:date="2020-08-20T00:30:00Z">
        <w:r w:rsidR="00783CA3">
          <w:rPr>
            <w:sz w:val="22"/>
            <w:szCs w:val="22"/>
          </w:rPr>
          <w:t xml:space="preserve"> </w:t>
        </w:r>
      </w:ins>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5CC9A96C"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S and S</w:t>
      </w:r>
      <w:r w:rsidR="00FB389E" w:rsidRPr="00FB389E">
        <w:rPr>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a next step, the exposed E and infected individuals I can also be distinguished by caution (see SI Fig S1) in SC2IR and SC3EIR models.</w:t>
      </w:r>
      <w:r w:rsidR="00002DF1">
        <w:rPr>
          <w:sz w:val="22"/>
          <w:szCs w:val="22"/>
        </w:rPr>
        <w:t xml:space="preserve"> Likewise, more differentiated standard models like the SEI3R model, with three stages of infected individuals (I</w:t>
      </w:r>
      <w:r w:rsidR="00002DF1" w:rsidRPr="00002DF1">
        <w:rPr>
          <w:sz w:val="22"/>
          <w:szCs w:val="22"/>
          <w:vertAlign w:val="subscript"/>
        </w:rPr>
        <w:t>1</w:t>
      </w:r>
      <w:r w:rsidR="00002DF1">
        <w:rPr>
          <w:sz w:val="22"/>
          <w:szCs w:val="22"/>
        </w:rPr>
        <w:t xml:space="preserve"> non-hospitalized, I</w:t>
      </w:r>
      <w:r w:rsidR="00002DF1" w:rsidRPr="00002DF1">
        <w:rPr>
          <w:sz w:val="22"/>
          <w:szCs w:val="22"/>
          <w:vertAlign w:val="subscript"/>
        </w:rPr>
        <w:t>2</w:t>
      </w:r>
      <w:r w:rsidR="00002DF1">
        <w:rPr>
          <w:sz w:val="22"/>
          <w:szCs w:val="22"/>
        </w:rPr>
        <w:t xml:space="preserve"> hospitalized and I</w:t>
      </w:r>
      <w:r w:rsidR="00002DF1" w:rsidRPr="00002DF1">
        <w:rPr>
          <w:sz w:val="22"/>
          <w:szCs w:val="22"/>
          <w:vertAlign w:val="subscript"/>
        </w:rPr>
        <w:t>3</w:t>
      </w:r>
      <w:r w:rsidR="00002DF1">
        <w:rPr>
          <w:sz w:val="22"/>
          <w:szCs w:val="22"/>
        </w:rPr>
        <w:t xml:space="preserve"> critical care) can be extended to cautionary feedback via I</w:t>
      </w:r>
      <w:r w:rsidR="00002DF1" w:rsidRPr="00002DF1">
        <w:rPr>
          <w:sz w:val="22"/>
          <w:szCs w:val="22"/>
          <w:vertAlign w:val="subscript"/>
        </w:rPr>
        <w:t>3</w:t>
      </w:r>
      <w:r w:rsidR="00002DF1">
        <w:rPr>
          <w:sz w:val="22"/>
          <w:szCs w:val="22"/>
        </w:rPr>
        <w:t xml:space="preserve"> as shown SI Fig S1. </w:t>
      </w:r>
    </w:p>
    <w:p w14:paraId="13626192" w14:textId="77777777" w:rsidR="00831BED" w:rsidRDefault="00831BED">
      <w:pPr>
        <w:rPr>
          <w:sz w:val="22"/>
          <w:szCs w:val="22"/>
        </w:rPr>
      </w:pPr>
      <w:r>
        <w:rPr>
          <w:sz w:val="22"/>
          <w:szCs w:val="22"/>
        </w:rPr>
        <w:br w:type="page"/>
      </w:r>
    </w:p>
    <w:p w14:paraId="41EB4BAA" w14:textId="0A5F7009" w:rsidR="00C35442" w:rsidRPr="00FB389E" w:rsidRDefault="00925DE6" w:rsidP="00925DE6">
      <w:pPr>
        <w:ind w:left="-426" w:hanging="283"/>
        <w:jc w:val="both"/>
        <w:rPr>
          <w:sz w:val="22"/>
          <w:szCs w:val="22"/>
        </w:rPr>
      </w:pPr>
      <w:r>
        <w:rPr>
          <w:noProof/>
          <w:sz w:val="22"/>
          <w:szCs w:val="22"/>
        </w:rPr>
        <w:lastRenderedPageBreak/>
        <w:drawing>
          <wp:inline distT="0" distB="0" distL="0" distR="0" wp14:anchorId="0A59AD3D" wp14:editId="14998F99">
            <wp:extent cx="6563796" cy="4202430"/>
            <wp:effectExtent l="0" t="0" r="2540" b="127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lose up of a ma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627092" cy="4242955"/>
                    </a:xfrm>
                    <a:prstGeom prst="rect">
                      <a:avLst/>
                    </a:prstGeom>
                  </pic:spPr>
                </pic:pic>
              </a:graphicData>
            </a:graphic>
          </wp:inline>
        </w:drawing>
      </w:r>
    </w:p>
    <w:p w14:paraId="40F3A36F" w14:textId="77777777" w:rsidR="00FA5E93" w:rsidRDefault="00FA5E93" w:rsidP="00D5526F"/>
    <w:p w14:paraId="4FF1FF43" w14:textId="77777777" w:rsidR="00D5526F" w:rsidRDefault="00D5526F" w:rsidP="00D5526F"/>
    <w:p w14:paraId="21D736C6" w14:textId="43571236" w:rsidR="001E3962" w:rsidRPr="008E1C44" w:rsidRDefault="00D5526F" w:rsidP="008E1C44">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The two underlying models SEIR (left half) and the more realistic SEI3R (right half)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 xml:space="preserve">individuals </w:t>
      </w:r>
      <w:r w:rsidR="0010500C" w:rsidRPr="0010500C">
        <w:rPr>
          <w:sz w:val="22"/>
          <w:szCs w:val="22"/>
        </w:rPr>
        <w:t xml:space="preserve">are extended with caution in two ways: (i) </w:t>
      </w:r>
      <w:r w:rsidR="00211CDF" w:rsidRPr="0010500C">
        <w:rPr>
          <w:sz w:val="22"/>
          <w:szCs w:val="22"/>
        </w:rPr>
        <w:t>(1</w:t>
      </w:r>
      <w:r w:rsidR="00211CDF" w:rsidRPr="0010500C">
        <w:rPr>
          <w:sz w:val="22"/>
          <w:szCs w:val="22"/>
          <w:vertAlign w:val="superscript"/>
        </w:rPr>
        <w:t>st</w:t>
      </w:r>
      <w:r w:rsidR="00211CDF" w:rsidRPr="0010500C">
        <w:rPr>
          <w:sz w:val="22"/>
          <w:szCs w:val="22"/>
        </w:rPr>
        <w:t xml:space="preserve"> and 3</w:t>
      </w:r>
      <w:r w:rsidR="00211CDF" w:rsidRPr="0010500C">
        <w:rPr>
          <w:sz w:val="22"/>
          <w:szCs w:val="22"/>
          <w:vertAlign w:val="superscript"/>
        </w:rPr>
        <w:t>rd</w:t>
      </w:r>
      <w:r w:rsidR="00211CDF" w:rsidRPr="0010500C">
        <w:rPr>
          <w:sz w:val="22"/>
          <w:szCs w:val="22"/>
        </w:rPr>
        <w:t xml:space="preserve"> column) </w:t>
      </w:r>
      <w:r w:rsidR="0010500C" w:rsidRPr="0010500C">
        <w:rPr>
          <w:sz w:val="22"/>
          <w:szCs w:val="22"/>
        </w:rPr>
        <w:t xml:space="preserve">only adding cautioned </w:t>
      </w:r>
      <w:proofErr w:type="spellStart"/>
      <w:r w:rsidR="0010500C" w:rsidRPr="0010500C">
        <w:rPr>
          <w:sz w:val="22"/>
          <w:szCs w:val="22"/>
        </w:rPr>
        <w:t>susceptibles</w:t>
      </w:r>
      <w:proofErr w:type="spellEnd"/>
      <w:r w:rsidR="0010500C" w:rsidRPr="0010500C">
        <w:rPr>
          <w:sz w:val="22"/>
          <w:szCs w:val="22"/>
        </w:rPr>
        <w:t xml:space="preserve"> as in fig. 2</w:t>
      </w:r>
      <w:r w:rsidR="00211CDF">
        <w:rPr>
          <w:sz w:val="22"/>
          <w:szCs w:val="22"/>
        </w:rPr>
        <w:t>, and</w:t>
      </w:r>
      <w:r w:rsidR="0010500C" w:rsidRPr="0010500C">
        <w:rPr>
          <w:sz w:val="22"/>
          <w:szCs w:val="22"/>
        </w:rPr>
        <w:t xml:space="preserve"> (ii) </w:t>
      </w:r>
      <w:r w:rsidR="00211CDF" w:rsidRPr="0010500C">
        <w:rPr>
          <w:sz w:val="22"/>
          <w:szCs w:val="22"/>
        </w:rPr>
        <w:t>(columns 2 and 4</w:t>
      </w:r>
      <w:r w:rsidR="00211CDF">
        <w:rPr>
          <w:sz w:val="22"/>
          <w:szCs w:val="22"/>
        </w:rPr>
        <w:t xml:space="preserve">) </w:t>
      </w:r>
      <w:r w:rsidR="0010500C" w:rsidRPr="0010500C">
        <w:rPr>
          <w:sz w:val="22"/>
          <w:szCs w:val="22"/>
        </w:rPr>
        <w:t xml:space="preserve">adding cautioned </w:t>
      </w:r>
      <w:proofErr w:type="spellStart"/>
      <w:r w:rsidR="0010500C">
        <w:rPr>
          <w:sz w:val="22"/>
          <w:szCs w:val="22"/>
        </w:rPr>
        <w:t>susceptibles</w:t>
      </w:r>
      <w:proofErr w:type="spellEnd"/>
      <w:r w:rsidR="0010500C">
        <w:rPr>
          <w:sz w:val="22"/>
          <w:szCs w:val="22"/>
        </w:rPr>
        <w:t xml:space="preserve">, exposed and infected </w:t>
      </w:r>
      <w:r w:rsidR="0010500C" w:rsidRPr="0010500C">
        <w:rPr>
          <w:sz w:val="22"/>
          <w:szCs w:val="22"/>
        </w:rPr>
        <w:t xml:space="preserve">S,E,I  for all non-hospitalized classes </w:t>
      </w:r>
      <w:r w:rsidR="00211CDF">
        <w:rPr>
          <w:sz w:val="22"/>
          <w:szCs w:val="22"/>
        </w:rPr>
        <w:t>(</w:t>
      </w:r>
      <w:r w:rsidR="0010500C" w:rsidRPr="0010500C">
        <w:rPr>
          <w:sz w:val="22"/>
          <w:szCs w:val="22"/>
        </w:rPr>
        <w:t xml:space="preserve">assuming hospitalized cases are always cautioned). </w:t>
      </w:r>
      <w:r w:rsidR="0010500C">
        <w:rPr>
          <w:sz w:val="22"/>
          <w:szCs w:val="22"/>
        </w:rPr>
        <w:t xml:space="preserve">The three rows show the variations of the response with each of the three caution parameters </w:t>
      </w:r>
      <w:r w:rsidR="008E1C44">
        <w:rPr>
          <w:sz w:val="22"/>
          <w:szCs w:val="22"/>
        </w:rPr>
        <w:t>(</w:t>
      </w:r>
      <w:r w:rsidR="0010500C">
        <w:rPr>
          <w:sz w:val="22"/>
          <w:szCs w:val="22"/>
        </w:rPr>
        <w:t>c0</w:t>
      </w:r>
      <w:r w:rsidR="008E1C44">
        <w:rPr>
          <w:sz w:val="22"/>
          <w:szCs w:val="22"/>
        </w:rPr>
        <w:t>,</w:t>
      </w:r>
      <w:r w:rsidR="0010500C">
        <w:rPr>
          <w:sz w:val="22"/>
          <w:szCs w:val="22"/>
        </w:rPr>
        <w:t>c1,c2</w:t>
      </w:r>
      <w:r w:rsidR="008E1C44">
        <w:rPr>
          <w:sz w:val="22"/>
          <w:szCs w:val="22"/>
        </w:rPr>
        <w:t>)</w:t>
      </w:r>
      <w:r w:rsidR="0010500C">
        <w:rPr>
          <w:sz w:val="22"/>
          <w:szCs w:val="22"/>
        </w:rPr>
        <w:t xml:space="preserve"> </w:t>
      </w:r>
      <w:r w:rsidR="008E1C44">
        <w:rPr>
          <w:sz w:val="22"/>
          <w:szCs w:val="22"/>
        </w:rPr>
        <w:t xml:space="preserve">about reference values (0.2,21,0.3) </w:t>
      </w:r>
      <w:r w:rsidR="008A56AF">
        <w:rPr>
          <w:sz w:val="22"/>
          <w:szCs w:val="22"/>
        </w:rPr>
        <w:t>corresponding to (infectivity reduction factor, caution retention time in days, and sensitivity to ICU occupation fraction or equivalently to death rate</w:t>
      </w:r>
      <w:r w:rsidR="008E1C44">
        <w:rPr>
          <w:sz w:val="22"/>
          <w:szCs w:val="22"/>
        </w:rPr>
        <w:t>, more precisely</w:t>
      </w:r>
      <w:r w:rsidR="00C35EF1">
        <w:rPr>
          <w:sz w:val="22"/>
          <w:szCs w:val="22"/>
        </w:rPr>
        <w:t xml:space="preserve"> the f</w:t>
      </w:r>
      <w:r w:rsidR="00C35EF1" w:rsidRPr="00C35EF1">
        <w:rPr>
          <w:sz w:val="22"/>
          <w:szCs w:val="22"/>
        </w:rPr>
        <w:t>raction of ICUs occupied leading to transition to caution @ 1/day</w:t>
      </w:r>
      <w:r w:rsidR="00C35EF1">
        <w:rPr>
          <w:sz w:val="22"/>
          <w:szCs w:val="22"/>
        </w:rPr>
        <w:t xml:space="preserve">). The ICU fraction relative to population is a known country dependent parameter, set to </w:t>
      </w:r>
      <w:r w:rsidR="008E1C44">
        <w:rPr>
          <w:sz w:val="22"/>
          <w:szCs w:val="22"/>
        </w:rPr>
        <w:t xml:space="preserve">a typical western value of </w:t>
      </w:r>
      <w:r w:rsidR="00C35EF1">
        <w:rPr>
          <w:sz w:val="22"/>
          <w:szCs w:val="22"/>
        </w:rPr>
        <w:t>0.002 in this case.</w:t>
      </w:r>
      <w:r w:rsidR="008E1C44">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77777777" w:rsidR="001E3962" w:rsidRDefault="001E3962">
      <w:r>
        <w:br w:type="page"/>
      </w:r>
    </w:p>
    <w:p w14:paraId="3695E778" w14:textId="325F30DB" w:rsidR="00AE4C8A" w:rsidRDefault="00AA6EE7" w:rsidP="00D5526F">
      <w:r>
        <w:rPr>
          <w:noProof/>
        </w:rPr>
        <w:lastRenderedPageBreak/>
        <w:drawing>
          <wp:inline distT="0" distB="0" distL="0" distR="0" wp14:anchorId="08E21003" wp14:editId="2B6A80A8">
            <wp:extent cx="5727700" cy="5577840"/>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27700" cy="5577840"/>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374998">
        <w:rPr>
          <w:sz w:val="22"/>
        </w:rPr>
        <w:t>Exposure=0.4</w:t>
      </w:r>
      <w:r w:rsidR="00BA3A52" w:rsidRPr="00BA3A52">
        <w:rPr>
          <w:sz w:val="22"/>
          <w:szCs w:val="22"/>
          <w:lang w:val="en-US"/>
        </w:rPr>
        <w:t>,</w:t>
      </w:r>
      <w:r w:rsidR="00BA3A52" w:rsidRPr="00374998">
        <w:rPr>
          <w:sz w:val="22"/>
        </w:rPr>
        <w:t xml:space="preserve"> IncubPeriod=5</w:t>
      </w:r>
      <w:r w:rsidR="00BA3A52" w:rsidRPr="00BA3A52">
        <w:rPr>
          <w:sz w:val="22"/>
          <w:szCs w:val="22"/>
          <w:lang w:val="en-US"/>
        </w:rPr>
        <w:t>,</w:t>
      </w:r>
      <w:r w:rsidR="00BA3A52" w:rsidRPr="00374998">
        <w:rPr>
          <w:sz w:val="22"/>
        </w:rPr>
        <w:t xml:space="preserve"> DurMildInf=10</w:t>
      </w:r>
      <w:r w:rsidR="00BA3A52" w:rsidRPr="00BA3A52">
        <w:rPr>
          <w:sz w:val="22"/>
          <w:szCs w:val="22"/>
          <w:lang w:val="en-US"/>
        </w:rPr>
        <w:t>,</w:t>
      </w:r>
      <w:r w:rsidR="00BA3A52">
        <w:rPr>
          <w:sz w:val="22"/>
          <w:szCs w:val="22"/>
          <w:lang w:val="en-US"/>
        </w:rPr>
        <w:t xml:space="preserve"> </w:t>
      </w:r>
      <w:r w:rsidR="00BA3A52" w:rsidRPr="00374998">
        <w:rPr>
          <w:sz w:val="22"/>
        </w:rPr>
        <w:t>FracMild=0.7</w:t>
      </w:r>
      <w:r w:rsidR="00BA3A52" w:rsidRPr="00BA3A52">
        <w:rPr>
          <w:sz w:val="22"/>
          <w:szCs w:val="22"/>
          <w:lang w:val="en-US"/>
        </w:rPr>
        <w:t>,</w:t>
      </w:r>
      <w:r w:rsidR="00BA3A52" w:rsidRPr="00374998">
        <w:rPr>
          <w:sz w:val="22"/>
        </w:rPr>
        <w:t xml:space="preserve">  FracSevere=0.20</w:t>
      </w:r>
      <w:r w:rsidR="00BA3A52" w:rsidRPr="00BA3A52">
        <w:rPr>
          <w:sz w:val="22"/>
          <w:szCs w:val="22"/>
          <w:lang w:val="en-US"/>
        </w:rPr>
        <w:t xml:space="preserve">, </w:t>
      </w:r>
      <w:r w:rsidR="00BA3A52" w:rsidRPr="00374998">
        <w:rPr>
          <w:sz w:val="22"/>
        </w:rPr>
        <w:t>FracCritical=0.1</w:t>
      </w:r>
      <w:r w:rsidR="00BA3A52" w:rsidRPr="00BA3A52">
        <w:rPr>
          <w:sz w:val="22"/>
          <w:szCs w:val="22"/>
          <w:lang w:val="en-US"/>
        </w:rPr>
        <w:t>,</w:t>
      </w:r>
      <w:r w:rsidR="00BA3A52">
        <w:rPr>
          <w:sz w:val="22"/>
          <w:szCs w:val="22"/>
        </w:rPr>
        <w:t xml:space="preserve"> </w:t>
      </w:r>
      <w:r w:rsidR="00BA3A52" w:rsidRPr="00374998">
        <w:rPr>
          <w:sz w:val="22"/>
        </w:rPr>
        <w:t>CFR=0.05</w:t>
      </w:r>
      <w:r w:rsidR="00BA3A52" w:rsidRPr="00BA3A52">
        <w:rPr>
          <w:sz w:val="22"/>
          <w:szCs w:val="22"/>
          <w:lang w:val="en-US"/>
        </w:rPr>
        <w:t xml:space="preserve">, </w:t>
      </w:r>
      <w:r w:rsidR="00BA3A52" w:rsidRPr="00374998">
        <w:rPr>
          <w:sz w:val="22"/>
        </w:rPr>
        <w:t>TimeICUDeath=5</w:t>
      </w:r>
      <w:r w:rsidR="00BA3A52" w:rsidRPr="00BA3A52">
        <w:rPr>
          <w:sz w:val="22"/>
          <w:szCs w:val="22"/>
          <w:lang w:val="en-US"/>
        </w:rPr>
        <w:t xml:space="preserve">, </w:t>
      </w:r>
      <w:r w:rsidR="00BA3A52" w:rsidRPr="00374998">
        <w:rPr>
          <w:sz w:val="22"/>
        </w:rPr>
        <w:t>DurHosp=4</w:t>
      </w:r>
      <w:r w:rsidR="00BA3A52" w:rsidRPr="00BA3A52">
        <w:rPr>
          <w:sz w:val="22"/>
          <w:szCs w:val="22"/>
          <w:lang w:val="en-US"/>
        </w:rPr>
        <w:t>,</w:t>
      </w:r>
      <w:r w:rsidR="00BA3A52" w:rsidRPr="00374998">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374998">
        <w:rPr>
          <w:sz w:val="22"/>
        </w:rPr>
        <w:t>FracDeathsDet=1.0</w:t>
      </w:r>
      <w:r w:rsidR="00BA3A52">
        <w:rPr>
          <w:sz w:val="22"/>
          <w:szCs w:val="22"/>
          <w:lang w:val="en-US"/>
        </w:rPr>
        <w:t xml:space="preserve">, </w:t>
      </w:r>
      <w:r w:rsidR="00BA3A52" w:rsidRPr="00374998">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374998" w:rsidRDefault="00BA3A52" w:rsidP="00AA6EE7">
      <w:pPr>
        <w:jc w:val="both"/>
        <w:rPr>
          <w:sz w:val="22"/>
        </w:rPr>
      </w:pPr>
    </w:p>
    <w:p w14:paraId="434F4739" w14:textId="536C3431" w:rsidR="001508F4" w:rsidRPr="00AE4C8A" w:rsidRDefault="001508F4">
      <w:pPr>
        <w:rPr>
          <w:sz w:val="22"/>
          <w:szCs w:val="22"/>
        </w:rPr>
      </w:pPr>
      <w:r w:rsidRPr="00AE4C8A">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4755FBE6" w:rsidR="00D509E0" w:rsidRDefault="00D509E0" w:rsidP="00D509E0">
            <w:pPr>
              <w:ind w:left="-35" w:firstLine="1"/>
            </w:pPr>
            <w:ins w:id="46" w:author="John McCaskill" w:date="2020-08-17T23:35:00Z">
              <w:r w:rsidRPr="00087CEC">
                <w:rPr>
                  <w:noProof/>
                </w:rPr>
                <w:drawing>
                  <wp:inline distT="0" distB="0" distL="0" distR="0" wp14:anchorId="48AD862A" wp14:editId="4400CA68">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603282" cy="945888"/>
                            </a:xfrm>
                            <a:prstGeom prst="rect">
                              <a:avLst/>
                            </a:prstGeom>
                          </pic:spPr>
                        </pic:pic>
                      </a:graphicData>
                    </a:graphic>
                  </wp:inline>
                </w:drawing>
              </w:r>
            </w:ins>
            <w:del w:id="47" w:author="John McCaskill" w:date="2020-08-17T23:35:00Z">
              <w:r w:rsidR="001D5F94">
                <w:rPr>
                  <w:noProof/>
                </w:rPr>
                <w:drawing>
                  <wp:inline distT="0" distB="0" distL="0" distR="0" wp14:anchorId="25CC9304" wp14:editId="6241BD6F">
                    <wp:extent cx="1611317" cy="993775"/>
                    <wp:effectExtent l="0" t="0" r="1905" b="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ell pho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30503" cy="1005608"/>
                            </a:xfrm>
                            <a:prstGeom prst="rect">
                              <a:avLst/>
                            </a:prstGeom>
                          </pic:spPr>
                        </pic:pic>
                      </a:graphicData>
                    </a:graphic>
                  </wp:inline>
                </w:drawing>
              </w:r>
            </w:del>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6D61C6C1" w:rsidR="00D509E0" w:rsidRDefault="00D509E0" w:rsidP="00D509E0">
            <w:pPr>
              <w:ind w:left="-35" w:firstLine="1"/>
            </w:pPr>
            <w:ins w:id="48" w:author="John McCaskill" w:date="2020-08-17T23:35:00Z">
              <w:r w:rsidRPr="00087CEC">
                <w:rPr>
                  <w:noProof/>
                </w:rPr>
                <w:drawing>
                  <wp:inline distT="0" distB="0" distL="0" distR="0" wp14:anchorId="5B12C52F" wp14:editId="7A238BA4">
                    <wp:extent cx="1366981" cy="960729"/>
                    <wp:effectExtent l="0" t="0" r="508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40954" cy="1012718"/>
                            </a:xfrm>
                            <a:prstGeom prst="rect">
                              <a:avLst/>
                            </a:prstGeom>
                          </pic:spPr>
                        </pic:pic>
                      </a:graphicData>
                    </a:graphic>
                  </wp:inline>
                </w:drawing>
              </w:r>
            </w:ins>
            <w:del w:id="49" w:author="John McCaskill" w:date="2020-08-17T23:35:00Z">
              <w:r w:rsidRPr="00087CEC">
                <w:rPr>
                  <w:noProof/>
                </w:rPr>
                <w:drawing>
                  <wp:inline distT="0" distB="0" distL="0" distR="0" wp14:anchorId="1E73E1E0" wp14:editId="51FCF50E">
                    <wp:extent cx="1200150" cy="84347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276948" cy="897453"/>
                            </a:xfrm>
                            <a:prstGeom prst="rect">
                              <a:avLst/>
                            </a:prstGeom>
                          </pic:spPr>
                        </pic:pic>
                      </a:graphicData>
                    </a:graphic>
                  </wp:inline>
                </w:drawing>
              </w:r>
            </w:del>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w:t>
      </w:r>
      <w:proofErr w:type="spellStart"/>
      <w:r w:rsidR="00905C25">
        <w:rPr>
          <w:sz w:val="22"/>
          <w:szCs w:val="22"/>
        </w:rPr>
        <w:t>susceptibles</w:t>
      </w:r>
      <w:proofErr w:type="spellEnd"/>
      <w:r w:rsidR="00905C25">
        <w:rPr>
          <w:sz w:val="22"/>
          <w:szCs w:val="22"/>
        </w:rPr>
        <w:t xml:space="preserve">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3B419AE8" w14:textId="7D676037" w:rsidR="008A3669" w:rsidRDefault="008A3669">
      <w:pPr>
        <w:rPr>
          <w:sz w:val="56"/>
          <w:szCs w:val="56"/>
        </w:rPr>
      </w:pPr>
      <w:r>
        <w:rPr>
          <w:sz w:val="56"/>
          <w:szCs w:val="56"/>
        </w:rPr>
        <w:lastRenderedPageBreak/>
        <w:t>Fig n</w:t>
      </w:r>
      <w:r w:rsidRPr="008A3669">
        <w:rPr>
          <w:sz w:val="56"/>
          <w:szCs w:val="56"/>
        </w:rPr>
        <w:t>ot yet available</w:t>
      </w:r>
    </w:p>
    <w:p w14:paraId="01E31D96" w14:textId="00F2C3DC" w:rsidR="008A3669" w:rsidRDefault="008A3669">
      <w:pPr>
        <w:rPr>
          <w:sz w:val="56"/>
          <w:szCs w:val="56"/>
        </w:rPr>
      </w:pPr>
    </w:p>
    <w:p w14:paraId="7C508385" w14:textId="37D289C9" w:rsidR="008A3669" w:rsidRDefault="008A3669">
      <w:pPr>
        <w:rPr>
          <w:sz w:val="56"/>
          <w:szCs w:val="56"/>
        </w:rPr>
      </w:pPr>
    </w:p>
    <w:p w14:paraId="22FCB039" w14:textId="53014A21" w:rsidR="008A3669" w:rsidRDefault="008A3669">
      <w:pPr>
        <w:rPr>
          <w:sz w:val="56"/>
          <w:szCs w:val="56"/>
        </w:rPr>
      </w:pPr>
    </w:p>
    <w:p w14:paraId="7385C281" w14:textId="77777777" w:rsidR="008A3669" w:rsidRPr="008A3669" w:rsidRDefault="008A3669">
      <w:pPr>
        <w:rPr>
          <w:sz w:val="56"/>
          <w:szCs w:val="56"/>
        </w:rPr>
      </w:pPr>
    </w:p>
    <w:p w14:paraId="4A57C05D" w14:textId="77777777" w:rsidR="008A3669" w:rsidRDefault="008A3669">
      <w:pPr>
        <w:rPr>
          <w:b/>
          <w:bCs/>
          <w:sz w:val="22"/>
          <w:szCs w:val="22"/>
        </w:rPr>
      </w:pPr>
    </w:p>
    <w:p w14:paraId="6A7E6359" w14:textId="6CEF8155"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039C0A5E" w14:textId="77777777" w:rsidR="004200C1" w:rsidRPr="004200C1" w:rsidRDefault="0011114A" w:rsidP="004200C1">
      <w:pPr>
        <w:pStyle w:val="EndNoteBibliography"/>
        <w:rPr>
          <w:noProof/>
        </w:rPr>
      </w:pPr>
      <w:r>
        <w:fldChar w:fldCharType="begin"/>
      </w:r>
      <w:r>
        <w:instrText xml:space="preserve"> ADDIN EN.REFLIST </w:instrText>
      </w:r>
      <w:r>
        <w:fldChar w:fldCharType="separate"/>
      </w:r>
      <w:r w:rsidR="004200C1" w:rsidRPr="004200C1">
        <w:rPr>
          <w:noProof/>
        </w:rPr>
        <w:t>1.</w:t>
      </w:r>
      <w:r w:rsidR="004200C1" w:rsidRPr="004200C1">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6DE91BCB" w14:textId="77777777" w:rsidR="004200C1" w:rsidRPr="004200C1" w:rsidRDefault="004200C1" w:rsidP="004200C1">
      <w:pPr>
        <w:pStyle w:val="EndNoteBibliography"/>
        <w:rPr>
          <w:noProof/>
        </w:rPr>
      </w:pPr>
      <w:r w:rsidRPr="004200C1">
        <w:rPr>
          <w:noProof/>
        </w:rPr>
        <w:t>2.</w:t>
      </w:r>
      <w:r w:rsidRPr="004200C1">
        <w:rPr>
          <w:noProof/>
        </w:rPr>
        <w:tab/>
        <w:t>R.M., A., B., A., R.M., M.: Infectious Diseases of Humans: Dynamics and Control. Oxford University Press, Oxford, UK (1992) 9780198540403</w:t>
      </w:r>
    </w:p>
    <w:p w14:paraId="480402FF" w14:textId="77777777" w:rsidR="004200C1" w:rsidRPr="004200C1" w:rsidRDefault="004200C1" w:rsidP="004200C1">
      <w:pPr>
        <w:pStyle w:val="EndNoteBibliography"/>
        <w:rPr>
          <w:noProof/>
        </w:rPr>
      </w:pPr>
      <w:r w:rsidRPr="004200C1">
        <w:rPr>
          <w:noProof/>
        </w:rPr>
        <w:t>3.</w:t>
      </w:r>
      <w:r w:rsidRPr="004200C1">
        <w:rPr>
          <w:noProof/>
        </w:rPr>
        <w:tab/>
        <w:t>Anderson, R., May, R.: Directly transmitted infections diseases: control by vaccination. Science 215, 1053-1060 (1982) 10.1126/science.7063839</w:t>
      </w:r>
    </w:p>
    <w:p w14:paraId="10F8ECFE" w14:textId="77777777" w:rsidR="004200C1" w:rsidRPr="004200C1" w:rsidRDefault="004200C1" w:rsidP="004200C1">
      <w:pPr>
        <w:pStyle w:val="EndNoteBibliography"/>
        <w:rPr>
          <w:noProof/>
        </w:rPr>
      </w:pPr>
      <w:r w:rsidRPr="004200C1">
        <w:rPr>
          <w:noProof/>
        </w:rPr>
        <w:t>4.</w:t>
      </w:r>
      <w:r w:rsidRPr="004200C1">
        <w:rPr>
          <w:noProof/>
        </w:rPr>
        <w:tab/>
        <w:t>Hethcote, H.W.: The Mathematics of Infectious Diseases. SIAM Rev. 42, 599–653 (2000) 10.1137/s0036144500371907</w:t>
      </w:r>
    </w:p>
    <w:p w14:paraId="16F5491B" w14:textId="5AF47DA5" w:rsidR="004200C1" w:rsidRPr="004200C1" w:rsidRDefault="004200C1" w:rsidP="004200C1">
      <w:pPr>
        <w:pStyle w:val="EndNoteBibliography"/>
        <w:rPr>
          <w:noProof/>
        </w:rPr>
      </w:pPr>
      <w:r w:rsidRPr="004200C1">
        <w:rPr>
          <w:noProof/>
        </w:rPr>
        <w:t>5.</w:t>
      </w:r>
      <w:r w:rsidRPr="004200C1">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4" w:history="1">
        <w:r w:rsidRPr="004200C1">
          <w:rPr>
            <w:rStyle w:val="Hyperlink"/>
            <w:noProof/>
          </w:rPr>
          <w:t>https://doi.org/10.1001/jama.2020.2648</w:t>
        </w:r>
      </w:hyperlink>
    </w:p>
    <w:p w14:paraId="4AB62BB3" w14:textId="190FC93E" w:rsidR="004200C1" w:rsidRPr="004200C1" w:rsidRDefault="004200C1" w:rsidP="004200C1">
      <w:pPr>
        <w:pStyle w:val="EndNoteBibliography"/>
        <w:rPr>
          <w:noProof/>
        </w:rPr>
      </w:pPr>
      <w:r w:rsidRPr="004200C1">
        <w:rPr>
          <w:noProof/>
        </w:rPr>
        <w:t>6.</w:t>
      </w:r>
      <w:r w:rsidRPr="004200C1">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5" w:history="1">
        <w:r w:rsidRPr="004200C1">
          <w:rPr>
            <w:rStyle w:val="Hyperlink"/>
            <w:noProof/>
          </w:rPr>
          <w:t>https://doi.org/10.1016/j.ijid.2020.02.058</w:t>
        </w:r>
      </w:hyperlink>
    </w:p>
    <w:p w14:paraId="01C15A39" w14:textId="02A4BB27" w:rsidR="004200C1" w:rsidRPr="004200C1" w:rsidRDefault="004200C1" w:rsidP="004200C1">
      <w:pPr>
        <w:pStyle w:val="EndNoteBibliography"/>
        <w:rPr>
          <w:noProof/>
        </w:rPr>
      </w:pPr>
      <w:r w:rsidRPr="004200C1">
        <w:rPr>
          <w:noProof/>
        </w:rPr>
        <w:t>7.</w:t>
      </w:r>
      <w:r w:rsidRPr="004200C1">
        <w:rPr>
          <w:noProof/>
        </w:rPr>
        <w:tab/>
        <w:t xml:space="preserve">Giordano, G., Blanchini, F., Bruno, R., Colaneri, P., Di Filippo, A., Di Matteo, A., Colaneri, M.: Modelling the COVID-19 epidemic and implementation of population-wide interventions in Italy. Nature Medicine (2020) </w:t>
      </w:r>
      <w:hyperlink r:id="rId36" w:history="1">
        <w:r w:rsidRPr="004200C1">
          <w:rPr>
            <w:rStyle w:val="Hyperlink"/>
            <w:noProof/>
          </w:rPr>
          <w:t>https://doi.org/10.1038/s41591-020-0883-7</w:t>
        </w:r>
      </w:hyperlink>
    </w:p>
    <w:p w14:paraId="241BECE6" w14:textId="77777777" w:rsidR="004200C1" w:rsidRPr="004200C1" w:rsidRDefault="004200C1" w:rsidP="004200C1">
      <w:pPr>
        <w:pStyle w:val="EndNoteBibliography"/>
        <w:rPr>
          <w:noProof/>
        </w:rPr>
      </w:pPr>
      <w:r w:rsidRPr="004200C1">
        <w:rPr>
          <w:noProof/>
        </w:rPr>
        <w:t>8.</w:t>
      </w:r>
      <w:r w:rsidRPr="004200C1">
        <w:rPr>
          <w:noProof/>
        </w:rPr>
        <w:tab/>
        <w:t>Gumel, A.B., Ruan, S., Day, T., Watmough, J., Brauer, F., van den Driessche, P., Gabrielson, D., Bowman, C., Alexander, M.E., Ardal, S., Wu, J., Sahai, B.M.: Modelling strategies for controlling SARS outbreaks. Proc Biol Sci 271, 2223-2232 (2004) 10.1098/rspb.2004.2800</w:t>
      </w:r>
    </w:p>
    <w:p w14:paraId="089AF9FC" w14:textId="77777777" w:rsidR="004200C1" w:rsidRPr="004200C1" w:rsidRDefault="004200C1" w:rsidP="004200C1">
      <w:pPr>
        <w:pStyle w:val="EndNoteBibliography"/>
        <w:rPr>
          <w:noProof/>
        </w:rPr>
      </w:pPr>
      <w:r w:rsidRPr="004200C1">
        <w:rPr>
          <w:noProof/>
        </w:rPr>
        <w:t>9.</w:t>
      </w:r>
      <w:r w:rsidRPr="004200C1">
        <w:rPr>
          <w:noProof/>
        </w:rPr>
        <w:tab/>
        <w:t xml:space="preserve">Klepac, P., Kucharski, A.J., Conlan, A.J., Kissler, S., Tang, M., Fry, H., Gog, J.R.: Contacts in context: large-scale setting-specific social mixing matrices from the BBC Pandemic project. medRxiv (2020) </w:t>
      </w:r>
    </w:p>
    <w:p w14:paraId="403A3190" w14:textId="77777777" w:rsidR="004200C1" w:rsidRPr="004200C1" w:rsidRDefault="004200C1" w:rsidP="004200C1">
      <w:pPr>
        <w:pStyle w:val="EndNoteBibliography"/>
        <w:rPr>
          <w:noProof/>
        </w:rPr>
      </w:pPr>
      <w:r w:rsidRPr="004200C1">
        <w:rPr>
          <w:noProof/>
        </w:rPr>
        <w:t>10.</w:t>
      </w:r>
      <w:r w:rsidRPr="004200C1">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414EDCE2" w14:textId="7D022CBD" w:rsidR="004200C1" w:rsidRPr="004200C1" w:rsidRDefault="004200C1" w:rsidP="004200C1">
      <w:pPr>
        <w:pStyle w:val="EndNoteBibliography"/>
        <w:rPr>
          <w:noProof/>
        </w:rPr>
      </w:pPr>
      <w:r w:rsidRPr="004200C1">
        <w:rPr>
          <w:noProof/>
        </w:rPr>
        <w:t>11.</w:t>
      </w:r>
      <w:r w:rsidRPr="004200C1">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7" w:history="1">
        <w:r w:rsidRPr="004200C1">
          <w:rPr>
            <w:rStyle w:val="Hyperlink"/>
            <w:noProof/>
          </w:rPr>
          <w:t>https://doi.org/10.1016/S2214-109X(20)30074-7</w:t>
        </w:r>
      </w:hyperlink>
    </w:p>
    <w:p w14:paraId="2A602CC9" w14:textId="77777777" w:rsidR="004200C1" w:rsidRPr="004200C1" w:rsidRDefault="004200C1" w:rsidP="004200C1">
      <w:pPr>
        <w:pStyle w:val="EndNoteBibliography"/>
        <w:rPr>
          <w:noProof/>
        </w:rPr>
      </w:pPr>
      <w:r w:rsidRPr="004200C1">
        <w:rPr>
          <w:noProof/>
        </w:rPr>
        <w:t>12.</w:t>
      </w:r>
      <w:r w:rsidRPr="004200C1">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7FDE88D7" w14:textId="77777777" w:rsidR="004200C1" w:rsidRPr="004200C1" w:rsidRDefault="004200C1" w:rsidP="004200C1">
      <w:pPr>
        <w:pStyle w:val="EndNoteBibliography"/>
        <w:rPr>
          <w:noProof/>
        </w:rPr>
      </w:pPr>
      <w:r w:rsidRPr="004200C1">
        <w:rPr>
          <w:noProof/>
        </w:rPr>
        <w:lastRenderedPageBreak/>
        <w:t>13.</w:t>
      </w:r>
      <w:r w:rsidRPr="004200C1">
        <w:rPr>
          <w:noProof/>
        </w:rPr>
        <w:tab/>
        <w:t>Angulo, J., Yu, H.-L., Langousis, A., Kolovos, A., Wang, J., Madrid, A.E., Christakos, G.: Spatiotemporal Infectious Disease Modeling: A BME-SIR Approach. PLOS ONE 8, e72168 (2013) 10.1371/journal.pone.0072168</w:t>
      </w:r>
    </w:p>
    <w:p w14:paraId="794A96DA" w14:textId="77777777" w:rsidR="004200C1" w:rsidRPr="004200C1" w:rsidRDefault="004200C1" w:rsidP="004200C1">
      <w:pPr>
        <w:pStyle w:val="EndNoteBibliography"/>
        <w:rPr>
          <w:noProof/>
        </w:rPr>
      </w:pPr>
      <w:r w:rsidRPr="004200C1">
        <w:rPr>
          <w:noProof/>
        </w:rPr>
        <w:t>14.</w:t>
      </w:r>
      <w:r w:rsidRPr="004200C1">
        <w:rPr>
          <w:noProof/>
        </w:rPr>
        <w:tab/>
        <w:t>Keeling, M.J.: The effects of local spatial structure on epidemiological invasions. Proc Biol Sci 266, 859-867 (1999) 10.1098/rspb.1999.0716</w:t>
      </w:r>
    </w:p>
    <w:p w14:paraId="78578051" w14:textId="77777777" w:rsidR="004200C1" w:rsidRPr="004200C1" w:rsidRDefault="004200C1" w:rsidP="004200C1">
      <w:pPr>
        <w:pStyle w:val="EndNoteBibliography"/>
        <w:rPr>
          <w:noProof/>
        </w:rPr>
      </w:pPr>
      <w:r w:rsidRPr="004200C1">
        <w:rPr>
          <w:noProof/>
        </w:rPr>
        <w:t>15.</w:t>
      </w:r>
      <w:r w:rsidRPr="004200C1">
        <w:rPr>
          <w:noProof/>
        </w:rPr>
        <w:tab/>
        <w:t>Danon, L., Brooks-Pollock, E., Bailey, M., Keeling, M.J.: A spatial model of CoVID-19 transmission in England and Wales: early spread and peak timing. medRxiv 2020.2002.2012.20022566 (2020) 10.1101/2020.02.12.20022566</w:t>
      </w:r>
    </w:p>
    <w:p w14:paraId="4D56D770" w14:textId="77777777" w:rsidR="004200C1" w:rsidRPr="004200C1" w:rsidRDefault="004200C1" w:rsidP="004200C1">
      <w:pPr>
        <w:pStyle w:val="EndNoteBibliography"/>
        <w:rPr>
          <w:noProof/>
        </w:rPr>
      </w:pPr>
      <w:r w:rsidRPr="004200C1">
        <w:rPr>
          <w:noProof/>
        </w:rPr>
        <w:t>16.</w:t>
      </w:r>
      <w:r w:rsidRPr="004200C1">
        <w:rPr>
          <w:noProof/>
        </w:rPr>
        <w:tab/>
        <w:t xml:space="preserve">Ziff, A.L., Ziff, R.M.: Fractal kinetics of COVID-19 pandemic. medRxiv (2020) </w:t>
      </w:r>
    </w:p>
    <w:p w14:paraId="1C9DD5E7" w14:textId="77777777" w:rsidR="004200C1" w:rsidRPr="004200C1" w:rsidRDefault="004200C1" w:rsidP="004200C1">
      <w:pPr>
        <w:pStyle w:val="EndNoteBibliography"/>
        <w:rPr>
          <w:noProof/>
        </w:rPr>
      </w:pPr>
      <w:r w:rsidRPr="004200C1">
        <w:rPr>
          <w:noProof/>
        </w:rPr>
        <w:t>17.</w:t>
      </w:r>
      <w:r w:rsidRPr="004200C1">
        <w:rPr>
          <w:noProof/>
        </w:rPr>
        <w:tab/>
        <w:t>Simoes, J.M.: Spatial Epidemic Modelling in Social Networks. AIP Conference Proceedings 776, 287-297 (2005) 10.1063/1.1985395</w:t>
      </w:r>
    </w:p>
    <w:p w14:paraId="4C224FD6" w14:textId="77777777" w:rsidR="004200C1" w:rsidRPr="004200C1" w:rsidRDefault="004200C1" w:rsidP="004200C1">
      <w:pPr>
        <w:pStyle w:val="EndNoteBibliography"/>
        <w:rPr>
          <w:noProof/>
        </w:rPr>
      </w:pPr>
      <w:r w:rsidRPr="004200C1">
        <w:rPr>
          <w:noProof/>
        </w:rPr>
        <w:t>18.</w:t>
      </w:r>
      <w:r w:rsidRPr="004200C1">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30E19414" w14:textId="77777777" w:rsidR="004200C1" w:rsidRPr="004200C1" w:rsidRDefault="004200C1" w:rsidP="004200C1">
      <w:pPr>
        <w:pStyle w:val="EndNoteBibliography"/>
        <w:rPr>
          <w:noProof/>
        </w:rPr>
      </w:pPr>
      <w:r w:rsidRPr="004200C1">
        <w:rPr>
          <w:noProof/>
        </w:rPr>
        <w:t>19.</w:t>
      </w:r>
      <w:r w:rsidRPr="004200C1">
        <w:rPr>
          <w:noProof/>
        </w:rPr>
        <w:tab/>
        <w:t>Hunter, E., Mac Namee, B., Kelleher, J.D.: A Taxonomy for Agent-Based Models in Human Infectious Disease Epidemiology. Journal of Artificial Societies and Social Simulation 20, 2 (2017) 10.18564/jasss.3414</w:t>
      </w:r>
    </w:p>
    <w:p w14:paraId="383276EF" w14:textId="77777777" w:rsidR="004200C1" w:rsidRPr="004200C1" w:rsidRDefault="004200C1" w:rsidP="004200C1">
      <w:pPr>
        <w:pStyle w:val="EndNoteBibliography"/>
        <w:rPr>
          <w:noProof/>
        </w:rPr>
      </w:pPr>
      <w:r w:rsidRPr="004200C1">
        <w:rPr>
          <w:noProof/>
        </w:rPr>
        <w:t>20.</w:t>
      </w:r>
      <w:r w:rsidRPr="004200C1">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2022EF8D" w14:textId="77777777" w:rsidR="004200C1" w:rsidRPr="004200C1" w:rsidRDefault="004200C1" w:rsidP="004200C1">
      <w:pPr>
        <w:pStyle w:val="EndNoteBibliography"/>
        <w:rPr>
          <w:noProof/>
        </w:rPr>
      </w:pPr>
      <w:r w:rsidRPr="004200C1">
        <w:rPr>
          <w:noProof/>
        </w:rPr>
        <w:t>21.</w:t>
      </w:r>
      <w:r w:rsidRPr="004200C1">
        <w:rPr>
          <w:noProof/>
        </w:rPr>
        <w:tab/>
        <w:t>Wang, C.J., Ng, C.Y., Brook, R.H.: Response to COVID-19 in Taiwan: Big Data Analytics, New Technology, and Proactive Testing. JAMA 323, 1341-1342 (2020) 10.1001/jama.2020.3151</w:t>
      </w:r>
    </w:p>
    <w:p w14:paraId="758805E2" w14:textId="55486A0C" w:rsidR="004200C1" w:rsidRPr="004200C1" w:rsidRDefault="004200C1" w:rsidP="004200C1">
      <w:pPr>
        <w:pStyle w:val="EndNoteBibliography"/>
        <w:rPr>
          <w:noProof/>
        </w:rPr>
      </w:pPr>
      <w:r w:rsidRPr="004200C1">
        <w:rPr>
          <w:noProof/>
        </w:rPr>
        <w:t>22.</w:t>
      </w:r>
      <w:r w:rsidRPr="004200C1">
        <w:rPr>
          <w:noProof/>
        </w:rPr>
        <w:tab/>
        <w:t xml:space="preserve">Zhou, C., Su, F., Pei, T., Zhang, A., Du, Y., Luo, B., Cao, Z., Wang, J., Yuan, W., Zhu, Y., Song, C., Chen, J., Xu, J., Li, F., Ma, T., Jiang, L., Yan, F., Yi, J., Hu, Y., Liao, Y., Xiao, H.: COVID-19: Challenges to GIS with Big Data. Geography and Sustainability 1, 77-87 (2020) </w:t>
      </w:r>
      <w:hyperlink r:id="rId38" w:history="1">
        <w:r w:rsidRPr="004200C1">
          <w:rPr>
            <w:rStyle w:val="Hyperlink"/>
            <w:noProof/>
          </w:rPr>
          <w:t>https://doi.org/10.1016/j.geosus.2020.03.005</w:t>
        </w:r>
      </w:hyperlink>
    </w:p>
    <w:p w14:paraId="2F9C08DE" w14:textId="16A8724B" w:rsidR="004200C1" w:rsidRPr="004200C1" w:rsidRDefault="004200C1" w:rsidP="004200C1">
      <w:pPr>
        <w:pStyle w:val="EndNoteBibliography"/>
        <w:rPr>
          <w:noProof/>
        </w:rPr>
      </w:pPr>
      <w:r w:rsidRPr="004200C1">
        <w:rPr>
          <w:noProof/>
        </w:rPr>
        <w:t>23.</w:t>
      </w:r>
      <w:r w:rsidRPr="004200C1">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39" w:history="1">
        <w:r w:rsidRPr="004200C1">
          <w:rPr>
            <w:rStyle w:val="Hyperlink"/>
            <w:noProof/>
          </w:rPr>
          <w:t>https://doi.org/10.1016/j.ssci.2020.104773</w:t>
        </w:r>
      </w:hyperlink>
    </w:p>
    <w:p w14:paraId="3D0501DE" w14:textId="0F3F1ED5" w:rsidR="004200C1" w:rsidRPr="004200C1" w:rsidRDefault="004200C1" w:rsidP="004200C1">
      <w:pPr>
        <w:pStyle w:val="EndNoteBibliography"/>
        <w:rPr>
          <w:noProof/>
        </w:rPr>
      </w:pPr>
      <w:r w:rsidRPr="004200C1">
        <w:rPr>
          <w:noProof/>
        </w:rPr>
        <w:t>24.</w:t>
      </w:r>
      <w:r w:rsidRPr="004200C1">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40" w:history="1">
        <w:r w:rsidRPr="004200C1">
          <w:rPr>
            <w:rStyle w:val="Hyperlink"/>
            <w:noProof/>
          </w:rPr>
          <w:t>https://doi.org/10.1101/2020.03.24.20042291</w:t>
        </w:r>
      </w:hyperlink>
    </w:p>
    <w:p w14:paraId="3B176945" w14:textId="77777777" w:rsidR="004200C1" w:rsidRPr="004200C1" w:rsidRDefault="004200C1" w:rsidP="004200C1">
      <w:pPr>
        <w:pStyle w:val="EndNoteBibliography"/>
        <w:rPr>
          <w:noProof/>
        </w:rPr>
      </w:pPr>
      <w:r w:rsidRPr="004200C1">
        <w:rPr>
          <w:noProof/>
        </w:rPr>
        <w:t>25.</w:t>
      </w:r>
      <w:r w:rsidRPr="004200C1">
        <w:rPr>
          <w:noProof/>
        </w:rPr>
        <w:tab/>
        <w:t>Yin, J., Redovich, J.: Kinetic Modeling of Virus Growth in Cells. Microbiology and Molecular Biology Reviews 82, e00066-00017 (2018) 10.1128/MMBR.00066-17</w:t>
      </w:r>
    </w:p>
    <w:p w14:paraId="67CAE0A7" w14:textId="77777777" w:rsidR="004200C1" w:rsidRPr="004200C1" w:rsidRDefault="004200C1" w:rsidP="004200C1">
      <w:pPr>
        <w:pStyle w:val="EndNoteBibliography"/>
        <w:rPr>
          <w:noProof/>
        </w:rPr>
      </w:pPr>
      <w:r w:rsidRPr="004200C1">
        <w:rPr>
          <w:noProof/>
        </w:rPr>
        <w:t>26.</w:t>
      </w:r>
      <w:r w:rsidRPr="004200C1">
        <w:rPr>
          <w:noProof/>
        </w:rPr>
        <w:tab/>
        <w:t>Biebricher, C.K., Eigen, M., Gardiner, W.C.: Kinetics of ribonucleic acid replication. Biochemistry 22, 2544-2559 (1983) 10.1021/bi00279a036</w:t>
      </w:r>
    </w:p>
    <w:p w14:paraId="411522C0" w14:textId="7113C5A9" w:rsidR="004200C1" w:rsidRPr="004200C1" w:rsidRDefault="004200C1" w:rsidP="004200C1">
      <w:pPr>
        <w:pStyle w:val="EndNoteBibliography"/>
        <w:rPr>
          <w:noProof/>
        </w:rPr>
      </w:pPr>
      <w:r w:rsidRPr="004200C1">
        <w:rPr>
          <w:noProof/>
        </w:rPr>
        <w:t>27.</w:t>
      </w:r>
      <w:r w:rsidRPr="004200C1">
        <w:rPr>
          <w:noProof/>
        </w:rPr>
        <w:tab/>
        <w:t xml:space="preserve">Richard Eiser, J., Bostrom, A., Burton, I., Johnston, D.M., McClure, J., Paton, D., van der Pligt, J., White, M.P.: Risk interpretation and action: A conceptual framework for responses to natural hazards. International Journal of Disaster Risk Reduction 1, 5-16 (2012) </w:t>
      </w:r>
      <w:hyperlink r:id="rId41" w:history="1">
        <w:r w:rsidRPr="004200C1">
          <w:rPr>
            <w:rStyle w:val="Hyperlink"/>
            <w:noProof/>
          </w:rPr>
          <w:t>https://doi.org/10.1016/j.ijdrr.2012.05.002</w:t>
        </w:r>
      </w:hyperlink>
    </w:p>
    <w:p w14:paraId="797B7548" w14:textId="3699B081" w:rsidR="00A41CB4" w:rsidRDefault="0011114A">
      <w:r>
        <w:fldChar w:fldCharType="end"/>
      </w:r>
    </w:p>
    <w:sectPr w:rsidR="00A41CB4" w:rsidSect="00205CEC">
      <w:headerReference w:type="default" r:id="rId42"/>
      <w:footerReference w:type="even" r:id="rId43"/>
      <w:footerReference w:type="default" r:id="rId44"/>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Norman Packard" w:date="2020-08-20T00:32:00Z" w:initials="NP">
    <w:p w14:paraId="3939D003" w14:textId="77777777" w:rsidR="00406BA4" w:rsidRDefault="00406BA4">
      <w:pPr>
        <w:pStyle w:val="CommentText"/>
      </w:pPr>
      <w:r>
        <w:rPr>
          <w:rStyle w:val="CommentReference"/>
        </w:rPr>
        <w:annotationRef/>
      </w:r>
      <w:r>
        <w:t>Old discussion from Fig 1 caption that could maybe go here:</w:t>
      </w:r>
    </w:p>
    <w:p w14:paraId="329B06A8" w14:textId="77777777" w:rsidR="00406BA4" w:rsidRDefault="00406BA4">
      <w:pPr>
        <w:pStyle w:val="CommentText"/>
      </w:pPr>
    </w:p>
    <w:p w14:paraId="6555CFF3" w14:textId="005B1BB3" w:rsidR="00406BA4" w:rsidRDefault="00406BA4">
      <w:pPr>
        <w:pStyle w:val="CommentText"/>
      </w:pPr>
      <w:r>
        <w:rPr>
          <w:sz w:val="22"/>
          <w:szCs w:val="22"/>
        </w:rPr>
        <w:t>The USA and Brazil have not had a consistent or effective communication of information about the disease, but the response is still effectively piecewise linear as expected from the cautionary model, like the more dampening Russian response. Note that second waves of infection, affecting Spain in A, and to a lesser extent France and Germany, which depart from linearity, are also predicted in the more differentiated SC3EI3R version of the cautionary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55CF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8432C" w16cex:dateUtc="2020-08-20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55CFF3" w16cid:durableId="22E843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E2FC86" w14:textId="77777777" w:rsidR="00692015" w:rsidRDefault="00692015" w:rsidP="00205CEC">
      <w:r>
        <w:separator/>
      </w:r>
    </w:p>
  </w:endnote>
  <w:endnote w:type="continuationSeparator" w:id="0">
    <w:p w14:paraId="64271E84" w14:textId="77777777" w:rsidR="00692015" w:rsidRDefault="00692015" w:rsidP="00205CEC">
      <w:r>
        <w:continuationSeparator/>
      </w:r>
    </w:p>
  </w:endnote>
  <w:endnote w:type="continuationNotice" w:id="1">
    <w:p w14:paraId="352138E6" w14:textId="77777777" w:rsidR="00692015" w:rsidRDefault="006920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Euclid Symbol">
    <w:panose1 w:val="02050102010706020507"/>
    <w:charset w:val="80"/>
    <w:family w:val="decorative"/>
    <w:pitch w:val="variable"/>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205CEC" w:rsidRDefault="00205CEC"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205CEC" w:rsidRDefault="00205CEC"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750F5C" w14:textId="77777777" w:rsidR="00692015" w:rsidRDefault="00692015" w:rsidP="00205CEC">
      <w:r>
        <w:separator/>
      </w:r>
    </w:p>
  </w:footnote>
  <w:footnote w:type="continuationSeparator" w:id="0">
    <w:p w14:paraId="316F4F56" w14:textId="77777777" w:rsidR="00692015" w:rsidRDefault="00692015" w:rsidP="00205CEC">
      <w:r>
        <w:continuationSeparator/>
      </w:r>
    </w:p>
  </w:footnote>
  <w:footnote w:type="continuationNotice" w:id="1">
    <w:p w14:paraId="34A861DF" w14:textId="77777777" w:rsidR="00692015" w:rsidRDefault="0069201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C3D06C" w14:textId="77777777" w:rsidR="00F170E7" w:rsidRDefault="00F170E7">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rson w15:author="John McCaskill">
    <w15:presenceInfo w15:providerId="AD" w15:userId="S::john@chemelion.ai::8f7450e1-ccbd-4d7f-9ba4-8c214e433a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record-ids&gt;&lt;/item&gt;&lt;/Libraries&gt;"/>
  </w:docVars>
  <w:rsids>
    <w:rsidRoot w:val="0014064D"/>
    <w:rsid w:val="0000227E"/>
    <w:rsid w:val="00002DF1"/>
    <w:rsid w:val="00006C70"/>
    <w:rsid w:val="0004656E"/>
    <w:rsid w:val="0004675E"/>
    <w:rsid w:val="000702F7"/>
    <w:rsid w:val="000708E9"/>
    <w:rsid w:val="00077136"/>
    <w:rsid w:val="00081ED4"/>
    <w:rsid w:val="000A24CA"/>
    <w:rsid w:val="000A5341"/>
    <w:rsid w:val="000A5FD6"/>
    <w:rsid w:val="00101D01"/>
    <w:rsid w:val="0010500C"/>
    <w:rsid w:val="0011114A"/>
    <w:rsid w:val="00130C34"/>
    <w:rsid w:val="0014064D"/>
    <w:rsid w:val="00141EC7"/>
    <w:rsid w:val="001508F4"/>
    <w:rsid w:val="001932BB"/>
    <w:rsid w:val="001C76B6"/>
    <w:rsid w:val="001D3AEF"/>
    <w:rsid w:val="001D5F94"/>
    <w:rsid w:val="001E3962"/>
    <w:rsid w:val="00200EA8"/>
    <w:rsid w:val="00201C51"/>
    <w:rsid w:val="00205CEC"/>
    <w:rsid w:val="00211CDF"/>
    <w:rsid w:val="0024322C"/>
    <w:rsid w:val="00250AAA"/>
    <w:rsid w:val="002633A9"/>
    <w:rsid w:val="00275BBB"/>
    <w:rsid w:val="002B1595"/>
    <w:rsid w:val="002E6E35"/>
    <w:rsid w:val="00313967"/>
    <w:rsid w:val="0033406C"/>
    <w:rsid w:val="003475CB"/>
    <w:rsid w:val="00374998"/>
    <w:rsid w:val="00386D10"/>
    <w:rsid w:val="003B726D"/>
    <w:rsid w:val="003E6B6A"/>
    <w:rsid w:val="003E6BA5"/>
    <w:rsid w:val="00406BA4"/>
    <w:rsid w:val="004200C1"/>
    <w:rsid w:val="004707EC"/>
    <w:rsid w:val="004C58E1"/>
    <w:rsid w:val="00580A50"/>
    <w:rsid w:val="00585534"/>
    <w:rsid w:val="00591EE7"/>
    <w:rsid w:val="005E07EF"/>
    <w:rsid w:val="005F0145"/>
    <w:rsid w:val="00615B64"/>
    <w:rsid w:val="006465EE"/>
    <w:rsid w:val="00671EB8"/>
    <w:rsid w:val="00692015"/>
    <w:rsid w:val="006978B2"/>
    <w:rsid w:val="006E17CC"/>
    <w:rsid w:val="00707395"/>
    <w:rsid w:val="007238FC"/>
    <w:rsid w:val="00760B56"/>
    <w:rsid w:val="00783CA3"/>
    <w:rsid w:val="007B048D"/>
    <w:rsid w:val="007B63DA"/>
    <w:rsid w:val="007D1E71"/>
    <w:rsid w:val="00831BED"/>
    <w:rsid w:val="00836B82"/>
    <w:rsid w:val="00837C60"/>
    <w:rsid w:val="00895D36"/>
    <w:rsid w:val="008A3669"/>
    <w:rsid w:val="008A56AF"/>
    <w:rsid w:val="008B2094"/>
    <w:rsid w:val="008B7610"/>
    <w:rsid w:val="008C1006"/>
    <w:rsid w:val="008C58D6"/>
    <w:rsid w:val="008E1C44"/>
    <w:rsid w:val="008E2428"/>
    <w:rsid w:val="00904403"/>
    <w:rsid w:val="00905C25"/>
    <w:rsid w:val="00925DE6"/>
    <w:rsid w:val="00971C1E"/>
    <w:rsid w:val="00982B35"/>
    <w:rsid w:val="009B7339"/>
    <w:rsid w:val="009C03BC"/>
    <w:rsid w:val="009C6B94"/>
    <w:rsid w:val="009C70C1"/>
    <w:rsid w:val="009E453D"/>
    <w:rsid w:val="009F4214"/>
    <w:rsid w:val="00A41CB4"/>
    <w:rsid w:val="00A905F2"/>
    <w:rsid w:val="00AA6EE7"/>
    <w:rsid w:val="00AD39E5"/>
    <w:rsid w:val="00AE0090"/>
    <w:rsid w:val="00AE2502"/>
    <w:rsid w:val="00AE4C8A"/>
    <w:rsid w:val="00B05583"/>
    <w:rsid w:val="00B15680"/>
    <w:rsid w:val="00B16E3E"/>
    <w:rsid w:val="00B2575D"/>
    <w:rsid w:val="00B81293"/>
    <w:rsid w:val="00B9464A"/>
    <w:rsid w:val="00BA3A52"/>
    <w:rsid w:val="00C269A0"/>
    <w:rsid w:val="00C27C51"/>
    <w:rsid w:val="00C35442"/>
    <w:rsid w:val="00C35EF1"/>
    <w:rsid w:val="00C86CE6"/>
    <w:rsid w:val="00CA3B20"/>
    <w:rsid w:val="00CA6E4C"/>
    <w:rsid w:val="00CB4CC3"/>
    <w:rsid w:val="00CC1644"/>
    <w:rsid w:val="00CE45E7"/>
    <w:rsid w:val="00CE6D85"/>
    <w:rsid w:val="00CF1226"/>
    <w:rsid w:val="00CF546D"/>
    <w:rsid w:val="00D30CA0"/>
    <w:rsid w:val="00D509E0"/>
    <w:rsid w:val="00D5526F"/>
    <w:rsid w:val="00D57DEA"/>
    <w:rsid w:val="00D767D6"/>
    <w:rsid w:val="00D815EE"/>
    <w:rsid w:val="00DE00A8"/>
    <w:rsid w:val="00DF5C4C"/>
    <w:rsid w:val="00E029E4"/>
    <w:rsid w:val="00E243CA"/>
    <w:rsid w:val="00E501A1"/>
    <w:rsid w:val="00E617A3"/>
    <w:rsid w:val="00E626CB"/>
    <w:rsid w:val="00E744EA"/>
    <w:rsid w:val="00E76A30"/>
    <w:rsid w:val="00EC0319"/>
    <w:rsid w:val="00EE6A1A"/>
    <w:rsid w:val="00F170E7"/>
    <w:rsid w:val="00F2641B"/>
    <w:rsid w:val="00F51803"/>
    <w:rsid w:val="00F639C0"/>
    <w:rsid w:val="00F63C94"/>
    <w:rsid w:val="00F95C6B"/>
    <w:rsid w:val="00FA4D34"/>
    <w:rsid w:val="00FA5E93"/>
    <w:rsid w:val="00FB389E"/>
    <w:rsid w:val="00FC0501"/>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doi.org/10.1016/j.ssci.2020.104773" TargetMode="External"/><Relationship Id="rId21" Type="http://schemas.openxmlformats.org/officeDocument/2006/relationships/image" Target="media/image11.png"/><Relationship Id="rId34" Type="http://schemas.openxmlformats.org/officeDocument/2006/relationships/hyperlink" Target="https://doi.org/10.1001/jama.2020.2648" TargetMode="External"/><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doi.org/10.1016/S2214-109X(20)30074-7" TargetMode="External"/><Relationship Id="rId40" Type="http://schemas.openxmlformats.org/officeDocument/2006/relationships/hyperlink" Target="https://doi.org/10.1101/2020.03.24.20042291" TargetMode="Externa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doi.org/10.1038/s41591-020-0883-7" TargetMode="External"/><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oter" Target="foot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doi.org/10.1016/j.ijid.2020.02.058" TargetMode="External"/><Relationship Id="rId43" Type="http://schemas.openxmlformats.org/officeDocument/2006/relationships/footer" Target="footer1.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doi.org/10.1016/j.geosus.2020.03.005" TargetMode="External"/><Relationship Id="rId46" Type="http://schemas.microsoft.com/office/2011/relationships/people" Target="people.xml"/><Relationship Id="rId20" Type="http://schemas.openxmlformats.org/officeDocument/2006/relationships/image" Target="media/image10.png"/><Relationship Id="rId41" Type="http://schemas.openxmlformats.org/officeDocument/2006/relationships/hyperlink" Target="https://doi.org/10.1016/j.ijdrr.2012.05.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974</Words>
  <Characters>34053</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39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2</cp:revision>
  <dcterms:created xsi:type="dcterms:W3CDTF">2020-08-24T05:20:00Z</dcterms:created>
  <dcterms:modified xsi:type="dcterms:W3CDTF">2020-08-24T05:20:00Z</dcterms:modified>
</cp:coreProperties>
</file>